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0B4E" w:rsidRPr="0093435C" w:rsidRDefault="00780B4E" w:rsidP="0093435C">
      <w:pPr>
        <w:spacing w:after="0" w:line="480" w:lineRule="auto"/>
      </w:pPr>
      <w:r>
        <w:rPr>
          <w:b/>
        </w:rPr>
        <w:t>Type of paper:</w:t>
      </w:r>
      <w:r>
        <w:t xml:space="preserve"> Commentary</w:t>
      </w:r>
    </w:p>
    <w:p w:rsidR="0093435C" w:rsidRDefault="00780B4E" w:rsidP="0093435C">
      <w:pPr>
        <w:spacing w:after="0" w:line="480" w:lineRule="auto"/>
        <w:rPr>
          <w:b/>
        </w:rPr>
      </w:pPr>
      <w:r>
        <w:rPr>
          <w:b/>
        </w:rPr>
        <w:t xml:space="preserve">Title: </w:t>
      </w:r>
    </w:p>
    <w:p w:rsidR="00C760F8" w:rsidRPr="0093435C" w:rsidRDefault="00C760F8" w:rsidP="0093435C">
      <w:pPr>
        <w:spacing w:after="0" w:line="480" w:lineRule="auto"/>
      </w:pPr>
      <w:r w:rsidRPr="00780B4E">
        <w:t xml:space="preserve">Mapping the human </w:t>
      </w:r>
      <w:proofErr w:type="spellStart"/>
      <w:r w:rsidRPr="00780B4E">
        <w:t>exposome</w:t>
      </w:r>
      <w:proofErr w:type="spellEnd"/>
      <w:r w:rsidRPr="00780B4E">
        <w:t xml:space="preserve"> – without it, how can we find environmental risk factors for ALS?</w:t>
      </w:r>
    </w:p>
    <w:p w:rsidR="00C760F8" w:rsidRPr="0093435C" w:rsidRDefault="00C760F8" w:rsidP="0093435C">
      <w:pPr>
        <w:spacing w:after="0" w:line="480" w:lineRule="auto"/>
        <w:rPr>
          <w:b/>
        </w:rPr>
      </w:pPr>
      <w:r w:rsidRPr="00C760F8">
        <w:rPr>
          <w:b/>
        </w:rPr>
        <w:t>Al-Chalabi A</w:t>
      </w:r>
      <w:r w:rsidR="00780B4E" w:rsidRPr="00780B4E">
        <w:rPr>
          <w:b/>
          <w:vertAlign w:val="superscript"/>
        </w:rPr>
        <w:t>1</w:t>
      </w:r>
      <w:r w:rsidR="00780B4E">
        <w:rPr>
          <w:b/>
        </w:rPr>
        <w:t>*</w:t>
      </w:r>
      <w:r w:rsidRPr="00C760F8">
        <w:rPr>
          <w:b/>
        </w:rPr>
        <w:t>, Pearce N</w:t>
      </w:r>
      <w:r w:rsidR="00780B4E" w:rsidRPr="00780B4E">
        <w:rPr>
          <w:b/>
          <w:vertAlign w:val="superscript"/>
        </w:rPr>
        <w:t>2</w:t>
      </w:r>
    </w:p>
    <w:p w:rsidR="00780B4E" w:rsidRDefault="00780B4E" w:rsidP="0093435C">
      <w:pPr>
        <w:spacing w:after="0" w:line="480" w:lineRule="auto"/>
      </w:pPr>
      <w:r>
        <w:t xml:space="preserve">1. King’s College London, Maurice </w:t>
      </w:r>
      <w:proofErr w:type="spellStart"/>
      <w:r>
        <w:t>Wohl</w:t>
      </w:r>
      <w:proofErr w:type="spellEnd"/>
      <w:r>
        <w:t xml:space="preserve"> Clinical Neuroscience Institute, Institute of Psychiatry, Psychology and Neuroscience</w:t>
      </w:r>
      <w:r w:rsidR="0093435C">
        <w:t>, London, UK</w:t>
      </w:r>
    </w:p>
    <w:p w:rsidR="00780B4E" w:rsidRDefault="00780B4E" w:rsidP="0093435C">
      <w:pPr>
        <w:spacing w:after="0" w:line="480" w:lineRule="auto"/>
      </w:pPr>
      <w:r>
        <w:t xml:space="preserve">2. </w:t>
      </w:r>
      <w:r w:rsidR="00AC7269">
        <w:t>Department of Medical Statistics</w:t>
      </w:r>
      <w:bookmarkStart w:id="0" w:name="_GoBack"/>
      <w:bookmarkEnd w:id="0"/>
      <w:r w:rsidR="00180854">
        <w:t>, London School of Hygiene &amp; Tropical Medicine, London, UK</w:t>
      </w:r>
      <w:r w:rsidR="005C01B7">
        <w:t>,</w:t>
      </w:r>
      <w:r w:rsidR="00180854">
        <w:t xml:space="preserve"> and Centre for Public Health Research, Massey University Wellington Campus, Wellington, New Zealand</w:t>
      </w:r>
    </w:p>
    <w:p w:rsidR="00BA4AE2" w:rsidRDefault="00BA4AE2" w:rsidP="0093435C">
      <w:pPr>
        <w:spacing w:after="0" w:line="480" w:lineRule="auto"/>
      </w:pPr>
    </w:p>
    <w:p w:rsidR="0093435C" w:rsidRDefault="00780B4E" w:rsidP="0093435C">
      <w:pPr>
        <w:spacing w:after="0" w:line="480" w:lineRule="auto"/>
      </w:pPr>
      <w:r w:rsidRPr="0093435C">
        <w:rPr>
          <w:b/>
        </w:rPr>
        <w:t>*Address for correspondence:</w:t>
      </w:r>
      <w:r w:rsidR="0093435C">
        <w:rPr>
          <w:b/>
        </w:rPr>
        <w:t xml:space="preserve"> </w:t>
      </w:r>
      <w:r w:rsidR="00956C53">
        <w:t xml:space="preserve">Prof </w:t>
      </w:r>
      <w:r>
        <w:t>Ammar Al-</w:t>
      </w:r>
      <w:proofErr w:type="spellStart"/>
      <w:r>
        <w:t>Chalabi</w:t>
      </w:r>
      <w:proofErr w:type="spellEnd"/>
      <w:r w:rsidR="0093435C">
        <w:t xml:space="preserve">, </w:t>
      </w:r>
      <w:r>
        <w:t xml:space="preserve">Maurice </w:t>
      </w:r>
      <w:proofErr w:type="spellStart"/>
      <w:r>
        <w:t>Wohl</w:t>
      </w:r>
      <w:proofErr w:type="spellEnd"/>
      <w:r>
        <w:t xml:space="preserve"> Clinical Neuroscience Institute</w:t>
      </w:r>
      <w:r w:rsidR="0093435C">
        <w:t xml:space="preserve">, </w:t>
      </w:r>
      <w:r>
        <w:t>King’s College London</w:t>
      </w:r>
      <w:r w:rsidR="0093435C">
        <w:t xml:space="preserve">, </w:t>
      </w:r>
      <w:proofErr w:type="spellStart"/>
      <w:proofErr w:type="gramStart"/>
      <w:r>
        <w:t>Coldharbour</w:t>
      </w:r>
      <w:proofErr w:type="spellEnd"/>
      <w:proofErr w:type="gramEnd"/>
      <w:r>
        <w:t xml:space="preserve"> Lane</w:t>
      </w:r>
      <w:r w:rsidR="0093435C">
        <w:t xml:space="preserve">, </w:t>
      </w:r>
      <w:r>
        <w:t>London SE5 9NU</w:t>
      </w:r>
      <w:r w:rsidR="0093435C">
        <w:t xml:space="preserve">, UK. </w:t>
      </w:r>
    </w:p>
    <w:p w:rsidR="00780B4E" w:rsidRDefault="00780B4E" w:rsidP="0093435C">
      <w:pPr>
        <w:spacing w:after="0" w:line="480" w:lineRule="auto"/>
      </w:pPr>
      <w:r>
        <w:t xml:space="preserve">Email: </w:t>
      </w:r>
      <w:hyperlink r:id="rId4" w:history="1">
        <w:r w:rsidRPr="004C7D0D">
          <w:rPr>
            <w:rStyle w:val="Hyperlink"/>
          </w:rPr>
          <w:t>ammar.al-chalabi@kcl.ac.uk</w:t>
        </w:r>
      </w:hyperlink>
      <w:r w:rsidR="0093435C">
        <w:t xml:space="preserve">; </w:t>
      </w:r>
      <w:r>
        <w:t>Telephone: +44 20 7848 5183</w:t>
      </w:r>
    </w:p>
    <w:p w:rsidR="00780B4E" w:rsidRDefault="00780B4E" w:rsidP="0093435C">
      <w:pPr>
        <w:spacing w:after="0" w:line="480" w:lineRule="auto"/>
      </w:pPr>
    </w:p>
    <w:p w:rsidR="00780B4E" w:rsidRDefault="00780B4E" w:rsidP="0093435C">
      <w:pPr>
        <w:spacing w:after="0" w:line="480" w:lineRule="auto"/>
      </w:pPr>
      <w:r>
        <w:rPr>
          <w:b/>
        </w:rPr>
        <w:t xml:space="preserve">Running head: </w:t>
      </w:r>
      <w:r>
        <w:t xml:space="preserve">The </w:t>
      </w:r>
      <w:proofErr w:type="spellStart"/>
      <w:r>
        <w:t>exposome</w:t>
      </w:r>
      <w:proofErr w:type="spellEnd"/>
      <w:r>
        <w:t xml:space="preserve"> and ALS</w:t>
      </w:r>
    </w:p>
    <w:p w:rsidR="00780B4E" w:rsidRDefault="00780B4E" w:rsidP="0093435C">
      <w:pPr>
        <w:spacing w:after="0" w:line="480" w:lineRule="auto"/>
      </w:pPr>
    </w:p>
    <w:p w:rsidR="00780B4E" w:rsidRDefault="00780B4E" w:rsidP="0093435C">
      <w:pPr>
        <w:spacing w:after="0" w:line="480" w:lineRule="auto"/>
      </w:pPr>
      <w:r>
        <w:rPr>
          <w:b/>
        </w:rPr>
        <w:t>Acknowledgements:</w:t>
      </w:r>
      <w:r w:rsidR="005C01B7">
        <w:rPr>
          <w:b/>
        </w:rPr>
        <w:t xml:space="preserve"> </w:t>
      </w:r>
      <w:r w:rsidR="005C01B7" w:rsidRPr="008B240A">
        <w:t xml:space="preserve">This is an EU Joint Programme - Neurodegenerative Disease Research (JPND) project. The project is supported through the following funding organisations under the aegis of JPND - </w:t>
      </w:r>
      <w:hyperlink r:id="rId5" w:history="1">
        <w:r w:rsidR="005C01B7" w:rsidRPr="008B240A">
          <w:rPr>
            <w:rStyle w:val="Hyperlink"/>
          </w:rPr>
          <w:t>www.jpnd.eu</w:t>
        </w:r>
      </w:hyperlink>
      <w:r w:rsidR="005C01B7" w:rsidRPr="008B240A">
        <w:t xml:space="preserve"> </w:t>
      </w:r>
      <w:r w:rsidR="005C01B7" w:rsidRPr="008B240A">
        <w:rPr>
          <w:i/>
          <w:iCs/>
        </w:rPr>
        <w:t>(United Kin</w:t>
      </w:r>
      <w:r w:rsidR="005C01B7">
        <w:rPr>
          <w:i/>
          <w:iCs/>
        </w:rPr>
        <w:t>gdom, Medical Research Council and Economic and Social Research Council).</w:t>
      </w:r>
      <w:r w:rsidR="005C01B7">
        <w:rPr>
          <w:iCs/>
        </w:rPr>
        <w:t xml:space="preserve"> </w:t>
      </w:r>
      <w:r w:rsidR="005C01B7" w:rsidRPr="008B240A">
        <w:rPr>
          <w:iCs/>
        </w:rPr>
        <w:t>AAC receive</w:t>
      </w:r>
      <w:r w:rsidR="005C01B7">
        <w:rPr>
          <w:iCs/>
        </w:rPr>
        <w:t>s</w:t>
      </w:r>
      <w:r w:rsidR="005C01B7" w:rsidRPr="008B240A">
        <w:rPr>
          <w:iCs/>
        </w:rPr>
        <w:t xml:space="preserve"> salary support from the National Institute for Health Research (NIHR) Dementia Biomedical Research Unit </w:t>
      </w:r>
      <w:r w:rsidR="0093435C">
        <w:rPr>
          <w:iCs/>
        </w:rPr>
        <w:t xml:space="preserve">and Biomedical Research Centre in Mental Health </w:t>
      </w:r>
      <w:r w:rsidR="005C01B7" w:rsidRPr="008B240A">
        <w:rPr>
          <w:iCs/>
        </w:rPr>
        <w:t xml:space="preserve">at South London and </w:t>
      </w:r>
      <w:proofErr w:type="spellStart"/>
      <w:r w:rsidR="005C01B7" w:rsidRPr="008B240A">
        <w:rPr>
          <w:iCs/>
        </w:rPr>
        <w:t>Maudsley</w:t>
      </w:r>
      <w:proofErr w:type="spellEnd"/>
      <w:r w:rsidR="005C01B7" w:rsidRPr="008B240A">
        <w:rPr>
          <w:iCs/>
        </w:rPr>
        <w:t xml:space="preserve"> NHS Foundation Trust and King’s College London</w:t>
      </w:r>
      <w:r w:rsidR="0093435C">
        <w:rPr>
          <w:iCs/>
        </w:rPr>
        <w:t>, London, UK</w:t>
      </w:r>
      <w:r w:rsidR="005C01B7" w:rsidRPr="008B240A">
        <w:rPr>
          <w:iCs/>
        </w:rPr>
        <w:t>. The work leading up to this publication was funded by the European Community’s Health Seventh Framework Programme (FP7/2007–2013; grant agreement number 259867)</w:t>
      </w:r>
      <w:r w:rsidR="005C01B7">
        <w:rPr>
          <w:iCs/>
        </w:rPr>
        <w:t>.</w:t>
      </w:r>
      <w:r w:rsidR="005C01B7" w:rsidRPr="008B240A">
        <w:t xml:space="preserve"> </w:t>
      </w:r>
    </w:p>
    <w:p w:rsidR="00780B4E" w:rsidRDefault="00780B4E" w:rsidP="0093435C">
      <w:pPr>
        <w:spacing w:after="0" w:line="480" w:lineRule="auto"/>
      </w:pPr>
      <w:r>
        <w:rPr>
          <w:b/>
        </w:rPr>
        <w:t xml:space="preserve">Conflicts of interest: </w:t>
      </w:r>
      <w:r>
        <w:t xml:space="preserve">The authors </w:t>
      </w:r>
      <w:r w:rsidR="005C01B7">
        <w:t>declare</w:t>
      </w:r>
      <w:r>
        <w:t xml:space="preserve"> no conflicts of interest.</w:t>
      </w:r>
      <w:r>
        <w:br w:type="page"/>
      </w:r>
    </w:p>
    <w:p w:rsidR="0093435C" w:rsidRPr="0093435C" w:rsidRDefault="0093435C" w:rsidP="0093435C">
      <w:pPr>
        <w:spacing w:after="0" w:line="480" w:lineRule="auto"/>
        <w:rPr>
          <w:b/>
        </w:rPr>
      </w:pPr>
      <w:r>
        <w:rPr>
          <w:b/>
        </w:rPr>
        <w:lastRenderedPageBreak/>
        <w:t>Commentary:</w:t>
      </w:r>
    </w:p>
    <w:p w:rsidR="001A5DE9" w:rsidRDefault="003460E5" w:rsidP="0093435C">
      <w:pPr>
        <w:spacing w:after="0" w:line="480" w:lineRule="auto"/>
      </w:pPr>
      <w:r>
        <w:t>Amyotrophic lateral sclerosis</w:t>
      </w:r>
      <w:r w:rsidR="00B250B0">
        <w:t xml:space="preserve"> (ALS)</w:t>
      </w:r>
      <w:r>
        <w:t xml:space="preserve"> is a devastating neurodegenerative diseas</w:t>
      </w:r>
      <w:r w:rsidR="00E92A6A">
        <w:t>e. It</w:t>
      </w:r>
      <w:r>
        <w:t xml:space="preserve"> has been in the public awareness recently because of the </w:t>
      </w:r>
      <w:r w:rsidR="0085645F">
        <w:t>Ice Bucket Challenge phenomenon</w:t>
      </w:r>
      <w:r>
        <w:t xml:space="preserve"> and the multi-award winning film, The Theory of Everything, which tells the story of the renowned physicist Stephen Hawking, focussing on the time around his diagnosis.</w:t>
      </w:r>
      <w:r w:rsidR="00B250B0">
        <w:t xml:space="preserve"> ALS kills one in every 300 people </w:t>
      </w:r>
      <w:r w:rsidR="00C760F8">
        <w:fldChar w:fldCharType="begin"/>
      </w:r>
      <w:r w:rsidR="00A11E7B">
        <w:instrText xml:space="preserve"> ADDIN EN.CITE &lt;EndNote&gt;&lt;Cite&gt;&lt;Author&gt;Johnston&lt;/Author&gt;&lt;Year&gt;2006&lt;/Year&gt;&lt;RecNum&gt;1&lt;/RecNum&gt;&lt;DisplayText&gt;&lt;style face="superscript"&gt;1&lt;/style&gt;&lt;/DisplayText&gt;&lt;record&gt;&lt;rec-number&gt;1&lt;/rec-number&gt;&lt;foreign-keys&gt;&lt;key app="EN" db-id="dxs2pa0retsf22eppdzpwtx8arze2faeefxt" timestamp="1437978844"&gt;1&lt;/key&gt;&lt;/foreign-keys&gt;&lt;ref-type name="Journal Article"&gt;17&lt;/ref-type&gt;&lt;contributors&gt;&lt;authors&gt;&lt;author&gt;Johnston, C. A.&lt;/author&gt;&lt;author&gt;Stanton, B. R.&lt;/author&gt;&lt;author&gt;Turner, M. R.&lt;/author&gt;&lt;author&gt;Gray, R.&lt;/author&gt;&lt;author&gt;Blunt, A. H.&lt;/author&gt;&lt;author&gt;Butt, D.&lt;/author&gt;&lt;author&gt;Ampong, M. A.&lt;/author&gt;&lt;author&gt;Shaw, C. E.&lt;/author&gt;&lt;author&gt;Leigh, P. N.&lt;/author&gt;&lt;author&gt;Al-Chalabi, A.&lt;/author&gt;&lt;/authors&gt;&lt;/contributors&gt;&lt;titles&gt;&lt;title&gt;Amyotrophic lateral sclerosis in an urban setting: a population based study of inner city London&lt;/title&gt;&lt;secondary-title&gt;J Neurol&lt;/secondary-title&gt;&lt;/titles&gt;&lt;periodical&gt;&lt;full-title&gt;J Neurol&lt;/full-title&gt;&lt;/periodical&gt;&lt;pages&gt;1642-3&lt;/pages&gt;&lt;volume&gt;253&lt;/volume&gt;&lt;number&gt;12&lt;/number&gt;&lt;keywords&gt;&lt;keyword&gt;Adult&lt;/keyword&gt;&lt;keyword&gt;Age Factors&lt;/keyword&gt;&lt;keyword&gt;Aged&lt;/keyword&gt;&lt;keyword&gt;Aged, 80 and over&lt;/keyword&gt;&lt;keyword&gt;Amyotrophic Lateral Sclerosis/*epidemiology&lt;/keyword&gt;&lt;keyword&gt;*Community Health Planning&lt;/keyword&gt;&lt;keyword&gt;Female&lt;/keyword&gt;&lt;keyword&gt;Humans&lt;/keyword&gt;&lt;keyword&gt;London/epidemiology&lt;/keyword&gt;&lt;keyword&gt;Male&lt;/keyword&gt;&lt;keyword&gt;Middle Aged&lt;/keyword&gt;&lt;keyword&gt;Residence Characteristics&lt;/keyword&gt;&lt;keyword&gt;Risk&lt;/keyword&gt;&lt;keyword&gt;Sex Factors&lt;/keyword&gt;&lt;keyword&gt;*Urban Population&lt;/keyword&gt;&lt;/keywords&gt;&lt;dates&gt;&lt;year&gt;2006&lt;/year&gt;&lt;pub-dates&gt;&lt;date&gt;Dec&lt;/date&gt;&lt;/pub-dates&gt;&lt;/dates&gt;&lt;isbn&gt;0340-5354 (Print)&amp;#xD;0340-5354 (Linking)&lt;/isbn&gt;&lt;accession-num&gt;17219036&lt;/accession-num&gt;&lt;urls&gt;&lt;related-urls&gt;&lt;url&gt;http://www.ncbi.nlm.nih.gov/pubmed/17219036&lt;/url&gt;&lt;/related-urls&gt;&lt;/urls&gt;&lt;electronic-resource-num&gt;10.1007/s00415-006-0195-y&lt;/electronic-resource-num&gt;&lt;/record&gt;&lt;/Cite&gt;&lt;/EndNote&gt;</w:instrText>
      </w:r>
      <w:r w:rsidR="00C760F8">
        <w:fldChar w:fldCharType="separate"/>
      </w:r>
      <w:r w:rsidR="00A11E7B" w:rsidRPr="00A11E7B">
        <w:rPr>
          <w:noProof/>
          <w:vertAlign w:val="superscript"/>
        </w:rPr>
        <w:t>1</w:t>
      </w:r>
      <w:r w:rsidR="00C760F8">
        <w:fldChar w:fldCharType="end"/>
      </w:r>
      <w:r w:rsidR="000C377C">
        <w:t xml:space="preserve"> </w:t>
      </w:r>
      <w:r w:rsidR="00B250B0">
        <w:t xml:space="preserve">and does so over a period of </w:t>
      </w:r>
      <w:r w:rsidR="00E92A6A">
        <w:t xml:space="preserve">a few </w:t>
      </w:r>
      <w:r w:rsidR="00B250B0">
        <w:t xml:space="preserve">months to </w:t>
      </w:r>
      <w:r w:rsidR="00F36FD7">
        <w:t xml:space="preserve">a few </w:t>
      </w:r>
      <w:r w:rsidR="00B250B0">
        <w:t>years through a slow paralysis that eventually affects the diaphragmatic muscles and therefore prevents breathing.</w:t>
      </w:r>
      <w:r w:rsidR="00C760F8">
        <w:fldChar w:fldCharType="begin"/>
      </w:r>
      <w:r w:rsidR="00A11E7B">
        <w:instrText xml:space="preserve"> ADDIN EN.CITE &lt;EndNote&gt;&lt;Cite&gt;&lt;Author&gt;Creemers&lt;/Author&gt;&lt;Year&gt;2015&lt;/Year&gt;&lt;RecNum&gt;19&lt;/RecNum&gt;&lt;DisplayText&gt;&lt;style face="superscript"&gt;2&lt;/style&gt;&lt;/DisplayText&gt;&lt;record&gt;&lt;rec-number&gt;19&lt;/rec-number&gt;&lt;foreign-keys&gt;&lt;key app="EN" db-id="dxs2pa0retsf22eppdzpwtx8arze2faeefxt" timestamp="1438016017"&gt;19&lt;/key&gt;&lt;/foreign-keys&gt;&lt;ref-type name="Journal Article"&gt;17&lt;/ref-type&gt;&lt;contributors&gt;&lt;authors&gt;&lt;author&gt;Creemers, H.&lt;/author&gt;&lt;author&gt;Grupstra, H.&lt;/author&gt;&lt;author&gt;Nollet, F.&lt;/author&gt;&lt;author&gt;van den Berg, L. H.&lt;/author&gt;&lt;author&gt;Beelen, A.&lt;/author&gt;&lt;/authors&gt;&lt;/contributors&gt;&lt;auth-address&gt;Department of Rehabilitation, Academic Medical Center Amsterdam, Netherlands ALS Center, PO Box 22660, 1100 DD, Amsterdam, The Netherlands, h.w.creemers@amc.uva.nl.&lt;/auth-address&gt;&lt;titles&gt;&lt;title&gt;Prognostic factors for the course of functional status of patients with ALS: a systematic review&lt;/title&gt;&lt;secondary-title&gt;J Neurol&lt;/secondary-title&gt;&lt;/titles&gt;&lt;periodical&gt;&lt;full-title&gt;J Neurol&lt;/full-title&gt;&lt;/periodical&gt;&lt;pages&gt;1407-23&lt;/pages&gt;&lt;volume&gt;262&lt;/volume&gt;&lt;number&gt;6&lt;/number&gt;&lt;dates&gt;&lt;year&gt;2015&lt;/year&gt;&lt;pub-dates&gt;&lt;date&gt;Jun&lt;/date&gt;&lt;/pub-dates&gt;&lt;/dates&gt;&lt;isbn&gt;1432-1459 (Electronic)&amp;#xD;0340-5354 (Linking)&lt;/isbn&gt;&lt;accession-num&gt;25385051&lt;/accession-num&gt;&lt;urls&gt;&lt;related-urls&gt;&lt;url&gt;http://www.ncbi.nlm.nih.gov/pubmed/25385051&lt;/url&gt;&lt;/related-urls&gt;&lt;/urls&gt;&lt;electronic-resource-num&gt;10.1007/s00415-014-7564-8&lt;/electronic-resource-num&gt;&lt;/record&gt;&lt;/Cite&gt;&lt;/EndNote&gt;</w:instrText>
      </w:r>
      <w:r w:rsidR="00C760F8">
        <w:fldChar w:fldCharType="separate"/>
      </w:r>
      <w:r w:rsidR="00A11E7B" w:rsidRPr="00A11E7B">
        <w:rPr>
          <w:noProof/>
          <w:vertAlign w:val="superscript"/>
        </w:rPr>
        <w:t>2</w:t>
      </w:r>
      <w:r w:rsidR="00C760F8">
        <w:fldChar w:fldCharType="end"/>
      </w:r>
      <w:r w:rsidR="00B250B0">
        <w:t xml:space="preserve"> Although it was first described nearly 150 years ago, the causes remain largely unknown.</w:t>
      </w:r>
      <w:r w:rsidR="00C760F8">
        <w:fldChar w:fldCharType="begin"/>
      </w:r>
      <w:r w:rsidR="00A11E7B">
        <w:instrText xml:space="preserve"> ADDIN EN.CITE &lt;EndNote&gt;&lt;Cite&gt;&lt;Author&gt;Al-Chalabi&lt;/Author&gt;&lt;Year&gt;2013&lt;/Year&gt;&lt;RecNum&gt;18&lt;/RecNum&gt;&lt;DisplayText&gt;&lt;style face="superscript"&gt;3&lt;/style&gt;&lt;/DisplayText&gt;&lt;record&gt;&lt;rec-number&gt;18&lt;/rec-number&gt;&lt;foreign-keys&gt;&lt;key app="EN" db-id="dxs2pa0retsf22eppdzpwtx8arze2faeefxt" timestamp="1438015918"&gt;18&lt;/key&gt;&lt;/foreign-keys&gt;&lt;ref-type name="Journal Article"&gt;17&lt;/ref-type&gt;&lt;contributors&gt;&lt;authors&gt;&lt;author&gt;Al-Chalabi, A.&lt;/author&gt;&lt;author&gt;Hardiman, O.&lt;/author&gt;&lt;/authors&gt;&lt;/contributors&gt;&lt;auth-address&gt;King&amp;apos;s College London, Institute of Psychiatry, Department of Clinical Neuroscience, London SE5 8AF, UK.&lt;/auth-address&gt;&lt;titles&gt;&lt;title&gt;The epidemiology of ALS: a conspiracy of genes, environment and time&lt;/title&gt;&lt;secondary-title&gt;Nat Rev Neurol&lt;/secondary-title&gt;&lt;/titles&gt;&lt;periodical&gt;&lt;full-title&gt;Nat Rev Neurol&lt;/full-title&gt;&lt;/periodical&gt;&lt;pages&gt;617-28&lt;/pages&gt;&lt;volume&gt;9&lt;/volume&gt;&lt;number&gt;11&lt;/number&gt;&lt;keywords&gt;&lt;keyword&gt;Amyotrophic Lateral Sclerosis/*epidemiology/*genetics&lt;/keyword&gt;&lt;keyword&gt;*Gene-Environment Interaction&lt;/keyword&gt;&lt;keyword&gt;Humans&lt;/keyword&gt;&lt;keyword&gt;Risk Factors&lt;/keyword&gt;&lt;keyword&gt;Time&lt;/keyword&gt;&lt;/keywords&gt;&lt;dates&gt;&lt;year&gt;2013&lt;/year&gt;&lt;pub-dates&gt;&lt;date&gt;Nov&lt;/date&gt;&lt;/pub-dates&gt;&lt;/dates&gt;&lt;isbn&gt;1759-4766 (Electronic)&amp;#xD;1759-4758 (Linking)&lt;/isbn&gt;&lt;accession-num&gt;24126629&lt;/accession-num&gt;&lt;urls&gt;&lt;related-urls&gt;&lt;url&gt;http://www.ncbi.nlm.nih.gov/pubmed/24126629&lt;/url&gt;&lt;/related-urls&gt;&lt;/urls&gt;&lt;electronic-resource-num&gt;10.1038/nrneurol.2013.203&lt;/electronic-resource-num&gt;&lt;/record&gt;&lt;/Cite&gt;&lt;/EndNote&gt;</w:instrText>
      </w:r>
      <w:r w:rsidR="00C760F8">
        <w:fldChar w:fldCharType="separate"/>
      </w:r>
      <w:r w:rsidR="00A11E7B" w:rsidRPr="00A11E7B">
        <w:rPr>
          <w:noProof/>
          <w:vertAlign w:val="superscript"/>
        </w:rPr>
        <w:t>3</w:t>
      </w:r>
      <w:r w:rsidR="00C760F8">
        <w:fldChar w:fldCharType="end"/>
      </w:r>
      <w:r w:rsidR="00F36FD7">
        <w:t xml:space="preserve"> </w:t>
      </w:r>
      <w:r w:rsidR="004728CF">
        <w:t>The heritability of ALS is about 60%,</w:t>
      </w:r>
      <w:r w:rsidR="00C760F8">
        <w:fldChar w:fldCharType="begin"/>
      </w:r>
      <w:r w:rsidR="00A11E7B">
        <w:instrText xml:space="preserve"> ADDIN EN.CITE &lt;EndNote&gt;&lt;Cite&gt;&lt;Author&gt;Al-Chalabi&lt;/Author&gt;&lt;Year&gt;2010&lt;/Year&gt;&lt;RecNum&gt;3&lt;/RecNum&gt;&lt;DisplayText&gt;&lt;style face="superscript"&gt;4&lt;/style&gt;&lt;/DisplayText&gt;&lt;record&gt;&lt;rec-number&gt;3&lt;/rec-number&gt;&lt;foreign-keys&gt;&lt;key app="EN" db-id="dxs2pa0retsf22eppdzpwtx8arze2faeefxt" timestamp="1437979539"&gt;3&lt;/key&gt;&lt;/foreign-keys&gt;&lt;ref-type name="Journal Article"&gt;17&lt;/ref-type&gt;&lt;contributors&gt;&lt;authors&gt;&lt;author&gt;Al-Chalabi, A.&lt;/author&gt;&lt;author&gt;Fang, F.&lt;/author&gt;&lt;author&gt;Hanby, M. F.&lt;/author&gt;&lt;author&gt;Leigh, P. N.&lt;/author&gt;&lt;author&gt;Shaw, C. E.&lt;/author&gt;&lt;author&gt;Ye, W.&lt;/author&gt;&lt;author&gt;Rijsdijk, F.&lt;/author&gt;&lt;/authors&gt;&lt;/contributors&gt;&lt;auth-address&gt;King&amp;apos;s College London, MRC Centre for Neurodegeneration Research, Institute of Psychiatry, London, UK. ammar.al-chalabi@kcl.ac.uk&lt;/auth-address&gt;&lt;titles&gt;&lt;title&gt;An estimate of amyotrophic lateral sclerosis heritability using twin data&lt;/title&gt;&lt;secondary-title&gt;J Neurol Neurosurg Psychiatry&lt;/secondary-title&gt;&lt;/titles&gt;&lt;periodical&gt;&lt;full-title&gt;J Neurol Neurosurg Psychiatry&lt;/full-title&gt;&lt;/periodical&gt;&lt;pages&gt;1324-6&lt;/pages&gt;&lt;volume&gt;81&lt;/volume&gt;&lt;number&gt;12&lt;/number&gt;&lt;keywords&gt;&lt;keyword&gt;Amyotrophic Lateral Sclerosis/diagnosis/*genetics&lt;/keyword&gt;&lt;keyword&gt;Diseases in Twins/diagnosis/*genetics&lt;/keyword&gt;&lt;keyword&gt;Genetic Predisposition to Disease/genetics&lt;/keyword&gt;&lt;keyword&gt;Great Britain&lt;/keyword&gt;&lt;keyword&gt;Humans&lt;/keyword&gt;&lt;keyword&gt;Models, Genetic&lt;/keyword&gt;&lt;keyword&gt;Registries&lt;/keyword&gt;&lt;keyword&gt;Sweden&lt;/keyword&gt;&lt;keyword&gt;Twin Studies as Topic&lt;/keyword&gt;&lt;keyword&gt;Twins, Dizygotic&lt;/keyword&gt;&lt;keyword&gt;Twins, Monozygotic&lt;/keyword&gt;&lt;/keywords&gt;&lt;dates&gt;&lt;year&gt;2010&lt;/year&gt;&lt;pub-dates&gt;&lt;date&gt;Dec&lt;/date&gt;&lt;/pub-dates&gt;&lt;/dates&gt;&lt;isbn&gt;1468-330X (Electronic)&amp;#xD;0022-3050 (Linking)&lt;/isbn&gt;&lt;accession-num&gt;20861059&lt;/accession-num&gt;&lt;urls&gt;&lt;related-urls&gt;&lt;url&gt;http://www.ncbi.nlm.nih.gov/pubmed/20861059&lt;/url&gt;&lt;/related-urls&gt;&lt;/urls&gt;&lt;custom2&gt;2988617&lt;/custom2&gt;&lt;electronic-resource-num&gt;10.1136/jnnp.2010.207464&lt;/electronic-resource-num&gt;&lt;/record&gt;&lt;/Cite&gt;&lt;/EndNote&gt;</w:instrText>
      </w:r>
      <w:r w:rsidR="00C760F8">
        <w:fldChar w:fldCharType="separate"/>
      </w:r>
      <w:r w:rsidR="00A11E7B" w:rsidRPr="00A11E7B">
        <w:rPr>
          <w:noProof/>
          <w:vertAlign w:val="superscript"/>
        </w:rPr>
        <w:t>4</w:t>
      </w:r>
      <w:r w:rsidR="00C760F8">
        <w:fldChar w:fldCharType="end"/>
      </w:r>
      <w:r w:rsidR="004728CF">
        <w:t xml:space="preserve"> which implies 40% </w:t>
      </w:r>
      <w:r w:rsidR="0085645F">
        <w:t>of the phenotypic variance is explained by environmental factors</w:t>
      </w:r>
      <w:r w:rsidR="00E92A6A">
        <w:t xml:space="preserve"> – although this does not mean that environmental factors contribute to only 40% of cases, as many cases may occur due to a combination of gene</w:t>
      </w:r>
      <w:r w:rsidR="000C377C">
        <w:t>tic and environmental factors</w:t>
      </w:r>
      <w:r w:rsidR="004728CF">
        <w:t>.</w:t>
      </w:r>
      <w:r w:rsidR="00C760F8">
        <w:fldChar w:fldCharType="begin"/>
      </w:r>
      <w:r w:rsidR="00A11E7B">
        <w:instrText xml:space="preserve"> ADDIN EN.CITE &lt;EndNote&gt;&lt;Cite&gt;&lt;Author&gt;Vineis&lt;/Author&gt;&lt;Year&gt;2011&lt;/Year&gt;&lt;RecNum&gt;4&lt;/RecNum&gt;&lt;DisplayText&gt;&lt;style face="superscript"&gt;5&lt;/style&gt;&lt;/DisplayText&gt;&lt;record&gt;&lt;rec-number&gt;4&lt;/rec-number&gt;&lt;foreign-keys&gt;&lt;key app="EN" db-id="dxs2pa0retsf22eppdzpwtx8arze2faeefxt" timestamp="1437980292"&gt;4&lt;/key&gt;&lt;/foreign-keys&gt;&lt;ref-type name="Journal Article"&gt;17&lt;/ref-type&gt;&lt;contributors&gt;&lt;authors&gt;&lt;author&gt;Vineis, P.&lt;/author&gt;&lt;author&gt;Pearce, N. E.&lt;/author&gt;&lt;/authors&gt;&lt;/contributors&gt;&lt;auth-address&gt;Molecular and Genetic Epidemiology Unit-HuGeF, MRC/HPA Centre for Environment and Health, School of Public Health, Imperial College, Norfolk Place, W2 1PG London, UK. p.vineis@imperial.ac.uk&lt;/auth-address&gt;&lt;titles&gt;&lt;title&gt;Genome-wide association studies may be misinterpreted: genes versus heritability&lt;/title&gt;&lt;secondary-title&gt;Carcinogenesis&lt;/secondary-title&gt;&lt;/titles&gt;&lt;periodical&gt;&lt;full-title&gt;Carcinogenesis&lt;/full-title&gt;&lt;/periodical&gt;&lt;pages&gt;1295-8&lt;/pages&gt;&lt;volume&gt;32&lt;/volume&gt;&lt;number&gt;9&lt;/number&gt;&lt;keywords&gt;&lt;keyword&gt;Genetic Predisposition to Disease&lt;/keyword&gt;&lt;keyword&gt;Genetic Variation&lt;/keyword&gt;&lt;keyword&gt;*Genome-Wide Association Study&lt;/keyword&gt;&lt;keyword&gt;Humans&lt;/keyword&gt;&lt;keyword&gt;Spondylitis, Ankylosing/genetics&lt;/keyword&gt;&lt;/keywords&gt;&lt;dates&gt;&lt;year&gt;2011&lt;/year&gt;&lt;pub-dates&gt;&lt;date&gt;Sep&lt;/date&gt;&lt;/pub-dates&gt;&lt;/dates&gt;&lt;isbn&gt;1460-2180 (Electronic)&amp;#xD;0143-3334 (Linking)&lt;/isbn&gt;&lt;accession-num&gt;21565827&lt;/accession-num&gt;&lt;urls&gt;&lt;related-urls&gt;&lt;url&gt;http://www.ncbi.nlm.nih.gov/pubmed/21565827&lt;/url&gt;&lt;/related-urls&gt;&lt;/urls&gt;&lt;electronic-resource-num&gt;10.1093/carcin/bgr087&lt;/electronic-resource-num&gt;&lt;/record&gt;&lt;/Cite&gt;&lt;/EndNote&gt;</w:instrText>
      </w:r>
      <w:r w:rsidR="00C760F8">
        <w:fldChar w:fldCharType="separate"/>
      </w:r>
      <w:r w:rsidR="00A11E7B" w:rsidRPr="00A11E7B">
        <w:rPr>
          <w:noProof/>
          <w:vertAlign w:val="superscript"/>
        </w:rPr>
        <w:t>5</w:t>
      </w:r>
      <w:r w:rsidR="00C760F8">
        <w:fldChar w:fldCharType="end"/>
      </w:r>
      <w:r w:rsidR="004728CF">
        <w:t xml:space="preserve"> While great progress is being made in identifying the genetic component of risk, the environmental aspect has been far more challenging</w:t>
      </w:r>
      <w:r w:rsidR="00073B24">
        <w:t>, in part because the lack of an apparent disease mechanism m</w:t>
      </w:r>
      <w:r w:rsidR="00E92A6A">
        <w:t>akes it difficult to determine which environmental exposures to focus on</w:t>
      </w:r>
      <w:r w:rsidR="004728CF">
        <w:t>.</w:t>
      </w:r>
      <w:r w:rsidR="00E92A6A">
        <w:t xml:space="preserve"> </w:t>
      </w:r>
      <w:r w:rsidR="001A5DE9">
        <w:t>Furthermore, although the most promising ideas about the possible causes of other diseases such as cancer and asthma have often come from population co</w:t>
      </w:r>
      <w:r w:rsidR="00A852AE">
        <w:t xml:space="preserve">mparisons </w:t>
      </w:r>
      <w:r w:rsidR="00C760F8">
        <w:fldChar w:fldCharType="begin"/>
      </w:r>
      <w:r w:rsidR="00A11E7B">
        <w:instrText xml:space="preserve"> ADDIN EN.CITE &lt;EndNote&gt;&lt;Cite&gt;&lt;Author&gt;Pearce&lt;/Author&gt;&lt;Year&gt;1999&lt;/Year&gt;&lt;RecNum&gt;5&lt;/RecNum&gt;&lt;DisplayText&gt;&lt;style face="superscript"&gt;6&lt;/style&gt;&lt;/DisplayText&gt;&lt;record&gt;&lt;rec-number&gt;5&lt;/rec-number&gt;&lt;foreign-keys&gt;&lt;key app="EN" db-id="dxs2pa0retsf22eppdzpwtx8arze2faeefxt" timestamp="1437980543"&gt;5&lt;/key&gt;&lt;/foreign-keys&gt;&lt;ref-type name="Journal Article"&gt;17&lt;/ref-type&gt;&lt;contributors&gt;&lt;authors&gt;&lt;author&gt;Pearce, N.&lt;/author&gt;&lt;/authors&gt;&lt;/contributors&gt;&lt;auth-address&gt;Wellington Asthma Research Group, Wellington School of Medicine, New Zealand.&lt;/auth-address&gt;&lt;titles&gt;&lt;title&gt;Epidemiology as a population science&lt;/title&gt;&lt;secondary-title&gt;Int J Epidemiol&lt;/secondary-title&gt;&lt;/titles&gt;&lt;periodical&gt;&lt;full-title&gt;Int J Epidemiol&lt;/full-title&gt;&lt;/periodical&gt;&lt;pages&gt;S1015-8&lt;/pages&gt;&lt;volume&gt;28&lt;/volume&gt;&lt;number&gt;5&lt;/number&gt;&lt;keywords&gt;&lt;keyword&gt;Epidemiology/*standards/trends&lt;/keyword&gt;&lt;keyword&gt;Humans&lt;/keyword&gt;&lt;keyword&gt;New Zealand&lt;/keyword&gt;&lt;keyword&gt;Population Surveillance&lt;/keyword&gt;&lt;keyword&gt;Science&lt;/keyword&gt;&lt;/keywords&gt;&lt;dates&gt;&lt;year&gt;1999&lt;/year&gt;&lt;pub-dates&gt;&lt;date&gt;Oct&lt;/date&gt;&lt;/pub-dates&gt;&lt;/dates&gt;&lt;isbn&gt;0300-5771 (Print)&amp;#xD;0300-5771 (Linking)&lt;/isbn&gt;&lt;accession-num&gt;10598008&lt;/accession-num&gt;&lt;urls&gt;&lt;related-urls&gt;&lt;url&gt;http://www.ncbi.nlm.nih.gov/pubmed/10598008&lt;/url&gt;&lt;/related-urls&gt;&lt;/urls&gt;&lt;/record&gt;&lt;/Cite&gt;&lt;/EndNote&gt;</w:instrText>
      </w:r>
      <w:r w:rsidR="00C760F8">
        <w:fldChar w:fldCharType="separate"/>
      </w:r>
      <w:r w:rsidR="00A11E7B" w:rsidRPr="00A11E7B">
        <w:rPr>
          <w:noProof/>
          <w:vertAlign w:val="superscript"/>
        </w:rPr>
        <w:t>6</w:t>
      </w:r>
      <w:r w:rsidR="00C760F8">
        <w:fldChar w:fldCharType="end"/>
      </w:r>
      <w:r w:rsidR="008C2333">
        <w:t xml:space="preserve"> there is </w:t>
      </w:r>
      <w:r w:rsidR="00A852AE">
        <w:t>limited</w:t>
      </w:r>
      <w:r w:rsidR="008C2333">
        <w:t xml:space="preserve"> </w:t>
      </w:r>
      <w:r w:rsidR="001A5DE9">
        <w:t>valid global data on ALS incidence or prevalence</w:t>
      </w:r>
      <w:r w:rsidR="00A852AE">
        <w:t xml:space="preserve"> outside European populations</w:t>
      </w:r>
      <w:r w:rsidR="001A5DE9">
        <w:t>.</w:t>
      </w:r>
      <w:r w:rsidR="00C760F8">
        <w:fldChar w:fldCharType="begin">
          <w:fldData xml:space="preserve">PEVuZE5vdGU+PENpdGU+PEF1dGhvcj5NYXJpbjwvQXV0aG9yPjxZZWFyPjIwMTI8L1llYXI+PFJl
Y051bT4yMDwvUmVjTnVtPjxEaXNwbGF5VGV4dD48c3R5bGUgZmFjZT0ic3VwZXJzY3JpcHQiPjcs
ODwvc3R5bGU+PC9EaXNwbGF5VGV4dD48cmVjb3JkPjxyZWMtbnVtYmVyPjIwPC9yZWMtbnVtYmVy
Pjxmb3JlaWduLWtleXM+PGtleSBhcHA9IkVOIiBkYi1pZD0iZHhzMnBhMHJldHNmMjJlcHBkenB3
dHg4YXJ6ZTJmYWVlZnh0IiB0aW1lc3RhbXA9IjE0MzgwMTYzMDQiPjIwPC9rZXk+PC9mb3JlaWdu
LWtleXM+PHJlZi10eXBlIG5hbWU9IkpvdXJuYWwgQXJ0aWNsZSI+MTc8L3JlZi10eXBlPjxjb250
cmlidXRvcnM+PGF1dGhvcnM+PGF1dGhvcj5NYXJpbiwgQi48L2F1dGhvcj48YXV0aG9yPkthY2Vt
LCBJLjwvYXV0aG9yPjxhdXRob3I+RGlhZ2FuYSwgTS48L2F1dGhvcj48YXV0aG9yPkJvdWxlc3Rl
aXgsIE0uPC9hdXRob3I+PGF1dGhvcj5Hb3VpZGVyLCBSLjwvYXV0aG9yPjxhdXRob3I+UHJldXgs
IFAuIE0uPC9hdXRob3I+PGF1dGhvcj5Db3VyYXRpZXIsIFAuPC9hdXRob3I+PGF1dGhvcj5Ucm9w
YWxzLCBDb2xsYWJvcmF0aW9uPC9hdXRob3I+PC9hdXRob3JzPjwvY29udHJpYnV0b3JzPjxhdXRo
LWFkZHJlc3M+TmV1cm9lcGlkZW1pb2xvZ2llIFRyb3BpY2FsZSwgTGltb2dlcywgRnJhbmNlLjwv
YXV0aC1hZGRyZXNzPjx0aXRsZXM+PHRpdGxlPkp1dmVuaWxlIGFuZCBhZHVsdC1vbnNldCBBTFMv
TU5EIGFtb25nIEFmcmljYW5zOiBpbmNpZGVuY2UsIHBoZW5vdHlwZSwgc3Vydml2YWw6IGEgcmV2
aWV3PC90aXRsZT48c2Vjb25kYXJ5LXRpdGxlPkFteW90cm9waCBMYXRlcmFsIFNjbGVyPC9zZWNv
bmRhcnktdGl0bGU+PC90aXRsZXM+PHBlcmlvZGljYWw+PGZ1bGwtdGl0bGU+QW15b3Ryb3BoIExh
dGVyYWwgU2NsZXI8L2Z1bGwtdGl0bGU+PC9wZXJpb2RpY2FsPjxwYWdlcz4yNzYtODM8L3BhZ2Vz
Pjx2b2x1bWU+MTM8L3ZvbHVtZT48bnVtYmVyPjM8L251bWJlcj48a2V5d29yZHM+PGtleXdvcmQ+
QWZyaWNhL2VwaWRlbWlvbG9neTwva2V5d29yZD48a2V5d29yZD5BZ2Ugb2YgT25zZXQ8L2tleXdv
cmQ+PGtleXdvcmQ+QW15b3Ryb3BoaWMgTGF0ZXJhbCBTY2xlcm9zaXMvZGlhZ25vc2lzLyplcGlk
ZW1pb2xvZ3k8L2tleXdvcmQ+PGtleXdvcmQ+SHVtYW5zPC9rZXl3b3JkPjxrZXl3b3JkPkluY2lk
ZW5jZTwva2V5d29yZD48a2V5d29yZD5Nb3RvciBOZXVyb24gRGlzZWFzZS9kaWFnbm9zaXMvKmVw
aWRlbWlvbG9neTwva2V5d29yZD48a2V5d29yZD5QaGVub3R5cGU8L2tleXdvcmQ+PC9rZXl3b3Jk
cz48ZGF0ZXM+PHllYXI+MjAxMjwveWVhcj48cHViLWRhdGVzPjxkYXRlPk1heTwvZGF0ZT48L3B1
Yi1kYXRlcz48L2RhdGVzPjxpc2JuPjE0NzEtMTgwWCAoRWxlY3Ryb25pYykmI3hEOzE0NzEtMTgw
WCAoTGlua2luZyk8L2lzYm4+PGFjY2Vzc2lvbi1udW0+MjI1MzM0NjI8L2FjY2Vzc2lvbi1udW0+
PHVybHM+PHJlbGF0ZWQtdXJscz48dXJsPmh0dHA6Ly93d3cubmNiaS5ubG0ubmloLmdvdi9wdWJt
ZWQvMjI1MzM0NjI8L3VybD48L3JlbGF0ZWQtdXJscz48L3VybHM+PGVsZWN0cm9uaWMtcmVzb3Vy
Y2UtbnVtPjEwLjMxMDkvMTc0ODI5NjguMjAxMS42NDg2NDQ8L2VsZWN0cm9uaWMtcmVzb3VyY2Ut
bnVtPjwvcmVjb3JkPjwvQ2l0ZT48Q2l0ZT48QXV0aG9yPk5hbGluaTwvQXV0aG9yPjxZZWFyPjIw
MDg8L1llYXI+PFJlY051bT4yMTwvUmVjTnVtPjxyZWNvcmQ+PHJlYy1udW1iZXI+MjE8L3JlYy1u
dW1iZXI+PGZvcmVpZ24ta2V5cz48a2V5IGFwcD0iRU4iIGRiLWlkPSJkeHMycGEwcmV0c2YyMmVw
cGR6cHd0eDhhcnplMmZhZWVmeHQiIHRpbWVzdGFtcD0iMTQzODAxNjM1OSI+MjE8L2tleT48L2Zv
cmVpZ24ta2V5cz48cmVmLXR5cGUgbmFtZT0iSm91cm5hbCBBcnRpY2xlIj4xNzwvcmVmLXR5cGU+
PGNvbnRyaWJ1dG9ycz48YXV0aG9ycz48YXV0aG9yPk5hbGluaSwgQS48L2F1dGhvcj48YXV0aG9y
PlRoZW5uYXJhc3UsIEsuPC9hdXRob3I+PGF1dGhvcj5Hb3VyaWUtRGV2aSwgTS48L2F1dGhvcj48
YXV0aG9yPlNoZW5veSwgUy48L2F1dGhvcj48YXV0aG9yPkt1bHNocmVzaHRoYSwgRC48L2F1dGhv
cj48L2F1dGhvcnM+PC9jb250cmlidXRvcnM+PGF1dGgtYWRkcmVzcz5EZXBhcnRtZW50IG9mIE5l
dXJvbG9neSwgTmF0aW9uYWwgSW5zdGl0dXRlIG9mIE1lbnRhbCBIZWFsdGggYW5kIE5ldXJvc2Np
ZW5jZXMsIEJhbmdhbG9yZSwgSW5kaWEuIGF0Y2hheWFyYW1uYWxpbmlAeWFob28uY28uaW48L2F1
dGgtYWRkcmVzcz48dGl0bGVzPjx0aXRsZT5DbGluaWNhbCBjaGFyYWN0ZXJpc3RpY3MgYW5kIHN1
cnZpdmFsIHBhdHRlcm4gb2YgMSwxNTMgcGF0aWVudHMgd2l0aCBhbXlvdHJvcGhpYyBsYXRlcmFs
IHNjbGVyb3NpczogZXhwZXJpZW5jZSBvdmVyIDMwIHllYXJzIGZyb20gSW5kaWE8L3RpdGxlPjxz
ZWNvbmRhcnktdGl0bGU+SiBOZXVyb2wgU2NpPC9zZWNvbmRhcnktdGl0bGU+PC90aXRsZXM+PHBl
cmlvZGljYWw+PGZ1bGwtdGl0bGU+SiBOZXVyb2wgU2NpPC9mdWxsLXRpdGxlPjwvcGVyaW9kaWNh
bD48cGFnZXM+NjAtNzA8L3BhZ2VzPjx2b2x1bWU+MjcyPC92b2x1bWU+PG51bWJlcj4xLTI8L251
bWJlcj48a2V5d29yZHM+PGtleXdvcmQ+QWRvbGVzY2VudDwva2V5d29yZD48a2V5d29yZD5BZHVs
dDwva2V5d29yZD48a2V5d29yZD5BZ2UgRmFjdG9yczwva2V5d29yZD48a2V5d29yZD5BZ2Ugb2Yg
T25zZXQ8L2tleXdvcmQ+PGtleXdvcmQ+QWdlZDwva2V5d29yZD48a2V5d29yZD5BZ2VkLCA4MCBh
bmQgb3Zlcjwva2V5d29yZD48a2V5d29yZD5BbXlvdHJvcGhpYyBMYXRlcmFsIFNjbGVyb3Npcy8q
ZXBpZGVtaW9sb2d5Lyptb3J0YWxpdHkvcGh5c2lvcGF0aG9sb2d5L3RoZXJhcHk8L2tleXdvcmQ+
PGtleXdvcmQ+Q3Jvc3MtU2VjdGlvbmFsIFN0dWRpZXM8L2tleXdvcmQ+PGtleXdvcmQ+RmVtYWxl
PC9rZXl3b3JkPjxrZXl3b3JkPkZvbGxvdy1VcCBTdHVkaWVzPC9rZXl3b3JkPjxrZXl3b3JkPkh1
bWFuczwva2V5d29yZD48a2V5d29yZD5JbmRpYS9lcGlkZW1pb2xvZ3k8L2tleXdvcmQ+PGtleXdv
cmQ+TWFsZTwva2V5d29yZD48a2V5d29yZD5NaWRkbGUgQWdlZDwva2V5d29yZD48a2V5d29yZD5S
ZXRyb3NwZWN0aXZlIFN0dWRpZXM8L2tleXdvcmQ+PGtleXdvcmQ+U2V4IEZhY3RvcnM8L2tleXdv
cmQ+PGtleXdvcmQ+U3Vydml2YWwgQW5hbHlzaXM8L2tleXdvcmQ+PC9rZXl3b3Jkcz48ZGF0ZXM+
PHllYXI+MjAwODwveWVhcj48cHViLWRhdGVzPjxkYXRlPlNlcCAxNTwvZGF0ZT48L3B1Yi1kYXRl
cz48L2RhdGVzPjxpc2JuPjAwMjItNTEwWCAoUHJpbnQpJiN4RDswMDIyLTUxMFggKExpbmtpbmcp
PC9pc2JuPjxhY2Nlc3Npb24tbnVtPjE4NTUwMDgyPC9hY2Nlc3Npb24tbnVtPjx1cmxzPjxyZWxh
dGVkLXVybHM+PHVybD5odHRwOi8vd3d3Lm5jYmkubmxtLm5paC5nb3YvcHVibWVkLzE4NTUwMDgy
PC91cmw+PC9yZWxhdGVkLXVybHM+PC91cmxzPjxlbGVjdHJvbmljLXJlc291cmNlLW51bT4xMC4x
MDE2L2ouam5zLjIwMDguMDQuMDM0PC9lbGVjdHJvbmljLXJlc291cmNlLW51bT48L3JlY29yZD48
L0NpdGU+PC9FbmROb3RlPgB=
</w:fldData>
        </w:fldChar>
      </w:r>
      <w:r w:rsidR="00A11E7B">
        <w:instrText xml:space="preserve"> ADDIN EN.CITE </w:instrText>
      </w:r>
      <w:r w:rsidR="00A11E7B">
        <w:fldChar w:fldCharType="begin">
          <w:fldData xml:space="preserve">PEVuZE5vdGU+PENpdGU+PEF1dGhvcj5NYXJpbjwvQXV0aG9yPjxZZWFyPjIwMTI8L1llYXI+PFJl
Y051bT4yMDwvUmVjTnVtPjxEaXNwbGF5VGV4dD48c3R5bGUgZmFjZT0ic3VwZXJzY3JpcHQiPjcs
ODwvc3R5bGU+PC9EaXNwbGF5VGV4dD48cmVjb3JkPjxyZWMtbnVtYmVyPjIwPC9yZWMtbnVtYmVy
Pjxmb3JlaWduLWtleXM+PGtleSBhcHA9IkVOIiBkYi1pZD0iZHhzMnBhMHJldHNmMjJlcHBkenB3
dHg4YXJ6ZTJmYWVlZnh0IiB0aW1lc3RhbXA9IjE0MzgwMTYzMDQiPjIwPC9rZXk+PC9mb3JlaWdu
LWtleXM+PHJlZi10eXBlIG5hbWU9IkpvdXJuYWwgQXJ0aWNsZSI+MTc8L3JlZi10eXBlPjxjb250
cmlidXRvcnM+PGF1dGhvcnM+PGF1dGhvcj5NYXJpbiwgQi48L2F1dGhvcj48YXV0aG9yPkthY2Vt
LCBJLjwvYXV0aG9yPjxhdXRob3I+RGlhZ2FuYSwgTS48L2F1dGhvcj48YXV0aG9yPkJvdWxlc3Rl
aXgsIE0uPC9hdXRob3I+PGF1dGhvcj5Hb3VpZGVyLCBSLjwvYXV0aG9yPjxhdXRob3I+UHJldXgs
IFAuIE0uPC9hdXRob3I+PGF1dGhvcj5Db3VyYXRpZXIsIFAuPC9hdXRob3I+PGF1dGhvcj5Ucm9w
YWxzLCBDb2xsYWJvcmF0aW9uPC9hdXRob3I+PC9hdXRob3JzPjwvY29udHJpYnV0b3JzPjxhdXRo
LWFkZHJlc3M+TmV1cm9lcGlkZW1pb2xvZ2llIFRyb3BpY2FsZSwgTGltb2dlcywgRnJhbmNlLjwv
YXV0aC1hZGRyZXNzPjx0aXRsZXM+PHRpdGxlPkp1dmVuaWxlIGFuZCBhZHVsdC1vbnNldCBBTFMv
TU5EIGFtb25nIEFmcmljYW5zOiBpbmNpZGVuY2UsIHBoZW5vdHlwZSwgc3Vydml2YWw6IGEgcmV2
aWV3PC90aXRsZT48c2Vjb25kYXJ5LXRpdGxlPkFteW90cm9waCBMYXRlcmFsIFNjbGVyPC9zZWNv
bmRhcnktdGl0bGU+PC90aXRsZXM+PHBlcmlvZGljYWw+PGZ1bGwtdGl0bGU+QW15b3Ryb3BoIExh
dGVyYWwgU2NsZXI8L2Z1bGwtdGl0bGU+PC9wZXJpb2RpY2FsPjxwYWdlcz4yNzYtODM8L3BhZ2Vz
Pjx2b2x1bWU+MTM8L3ZvbHVtZT48bnVtYmVyPjM8L251bWJlcj48a2V5d29yZHM+PGtleXdvcmQ+
QWZyaWNhL2VwaWRlbWlvbG9neTwva2V5d29yZD48a2V5d29yZD5BZ2Ugb2YgT25zZXQ8L2tleXdv
cmQ+PGtleXdvcmQ+QW15b3Ryb3BoaWMgTGF0ZXJhbCBTY2xlcm9zaXMvZGlhZ25vc2lzLyplcGlk
ZW1pb2xvZ3k8L2tleXdvcmQ+PGtleXdvcmQ+SHVtYW5zPC9rZXl3b3JkPjxrZXl3b3JkPkluY2lk
ZW5jZTwva2V5d29yZD48a2V5d29yZD5Nb3RvciBOZXVyb24gRGlzZWFzZS9kaWFnbm9zaXMvKmVw
aWRlbWlvbG9neTwva2V5d29yZD48a2V5d29yZD5QaGVub3R5cGU8L2tleXdvcmQ+PC9rZXl3b3Jk
cz48ZGF0ZXM+PHllYXI+MjAxMjwveWVhcj48cHViLWRhdGVzPjxkYXRlPk1heTwvZGF0ZT48L3B1
Yi1kYXRlcz48L2RhdGVzPjxpc2JuPjE0NzEtMTgwWCAoRWxlY3Ryb25pYykmI3hEOzE0NzEtMTgw
WCAoTGlua2luZyk8L2lzYm4+PGFjY2Vzc2lvbi1udW0+MjI1MzM0NjI8L2FjY2Vzc2lvbi1udW0+
PHVybHM+PHJlbGF0ZWQtdXJscz48dXJsPmh0dHA6Ly93d3cubmNiaS5ubG0ubmloLmdvdi9wdWJt
ZWQvMjI1MzM0NjI8L3VybD48L3JlbGF0ZWQtdXJscz48L3VybHM+PGVsZWN0cm9uaWMtcmVzb3Vy
Y2UtbnVtPjEwLjMxMDkvMTc0ODI5NjguMjAxMS42NDg2NDQ8L2VsZWN0cm9uaWMtcmVzb3VyY2Ut
bnVtPjwvcmVjb3JkPjwvQ2l0ZT48Q2l0ZT48QXV0aG9yPk5hbGluaTwvQXV0aG9yPjxZZWFyPjIw
MDg8L1llYXI+PFJlY051bT4yMTwvUmVjTnVtPjxyZWNvcmQ+PHJlYy1udW1iZXI+MjE8L3JlYy1u
dW1iZXI+PGZvcmVpZ24ta2V5cz48a2V5IGFwcD0iRU4iIGRiLWlkPSJkeHMycGEwcmV0c2YyMmVw
cGR6cHd0eDhhcnplMmZhZWVmeHQiIHRpbWVzdGFtcD0iMTQzODAxNjM1OSI+MjE8L2tleT48L2Zv
cmVpZ24ta2V5cz48cmVmLXR5cGUgbmFtZT0iSm91cm5hbCBBcnRpY2xlIj4xNzwvcmVmLXR5cGU+
PGNvbnRyaWJ1dG9ycz48YXV0aG9ycz48YXV0aG9yPk5hbGluaSwgQS48L2F1dGhvcj48YXV0aG9y
PlRoZW5uYXJhc3UsIEsuPC9hdXRob3I+PGF1dGhvcj5Hb3VyaWUtRGV2aSwgTS48L2F1dGhvcj48
YXV0aG9yPlNoZW5veSwgUy48L2F1dGhvcj48YXV0aG9yPkt1bHNocmVzaHRoYSwgRC48L2F1dGhv
cj48L2F1dGhvcnM+PC9jb250cmlidXRvcnM+PGF1dGgtYWRkcmVzcz5EZXBhcnRtZW50IG9mIE5l
dXJvbG9neSwgTmF0aW9uYWwgSW5zdGl0dXRlIG9mIE1lbnRhbCBIZWFsdGggYW5kIE5ldXJvc2Np
ZW5jZXMsIEJhbmdhbG9yZSwgSW5kaWEuIGF0Y2hheWFyYW1uYWxpbmlAeWFob28uY28uaW48L2F1
dGgtYWRkcmVzcz48dGl0bGVzPjx0aXRsZT5DbGluaWNhbCBjaGFyYWN0ZXJpc3RpY3MgYW5kIHN1
cnZpdmFsIHBhdHRlcm4gb2YgMSwxNTMgcGF0aWVudHMgd2l0aCBhbXlvdHJvcGhpYyBsYXRlcmFs
IHNjbGVyb3NpczogZXhwZXJpZW5jZSBvdmVyIDMwIHllYXJzIGZyb20gSW5kaWE8L3RpdGxlPjxz
ZWNvbmRhcnktdGl0bGU+SiBOZXVyb2wgU2NpPC9zZWNvbmRhcnktdGl0bGU+PC90aXRsZXM+PHBl
cmlvZGljYWw+PGZ1bGwtdGl0bGU+SiBOZXVyb2wgU2NpPC9mdWxsLXRpdGxlPjwvcGVyaW9kaWNh
bD48cGFnZXM+NjAtNzA8L3BhZ2VzPjx2b2x1bWU+MjcyPC92b2x1bWU+PG51bWJlcj4xLTI8L251
bWJlcj48a2V5d29yZHM+PGtleXdvcmQ+QWRvbGVzY2VudDwva2V5d29yZD48a2V5d29yZD5BZHVs
dDwva2V5d29yZD48a2V5d29yZD5BZ2UgRmFjdG9yczwva2V5d29yZD48a2V5d29yZD5BZ2Ugb2Yg
T25zZXQ8L2tleXdvcmQ+PGtleXdvcmQ+QWdlZDwva2V5d29yZD48a2V5d29yZD5BZ2VkLCA4MCBh
bmQgb3Zlcjwva2V5d29yZD48a2V5d29yZD5BbXlvdHJvcGhpYyBMYXRlcmFsIFNjbGVyb3Npcy8q
ZXBpZGVtaW9sb2d5Lyptb3J0YWxpdHkvcGh5c2lvcGF0aG9sb2d5L3RoZXJhcHk8L2tleXdvcmQ+
PGtleXdvcmQ+Q3Jvc3MtU2VjdGlvbmFsIFN0dWRpZXM8L2tleXdvcmQ+PGtleXdvcmQ+RmVtYWxl
PC9rZXl3b3JkPjxrZXl3b3JkPkZvbGxvdy1VcCBTdHVkaWVzPC9rZXl3b3JkPjxrZXl3b3JkPkh1
bWFuczwva2V5d29yZD48a2V5d29yZD5JbmRpYS9lcGlkZW1pb2xvZ3k8L2tleXdvcmQ+PGtleXdv
cmQ+TWFsZTwva2V5d29yZD48a2V5d29yZD5NaWRkbGUgQWdlZDwva2V5d29yZD48a2V5d29yZD5S
ZXRyb3NwZWN0aXZlIFN0dWRpZXM8L2tleXdvcmQ+PGtleXdvcmQ+U2V4IEZhY3RvcnM8L2tleXdv
cmQ+PGtleXdvcmQ+U3Vydml2YWwgQW5hbHlzaXM8L2tleXdvcmQ+PC9rZXl3b3Jkcz48ZGF0ZXM+
PHllYXI+MjAwODwveWVhcj48cHViLWRhdGVzPjxkYXRlPlNlcCAxNTwvZGF0ZT48L3B1Yi1kYXRl
cz48L2RhdGVzPjxpc2JuPjAwMjItNTEwWCAoUHJpbnQpJiN4RDswMDIyLTUxMFggKExpbmtpbmcp
PC9pc2JuPjxhY2Nlc3Npb24tbnVtPjE4NTUwMDgyPC9hY2Nlc3Npb24tbnVtPjx1cmxzPjxyZWxh
dGVkLXVybHM+PHVybD5odHRwOi8vd3d3Lm5jYmkubmxtLm5paC5nb3YvcHVibWVkLzE4NTUwMDgy
PC91cmw+PC9yZWxhdGVkLXVybHM+PC91cmxzPjxlbGVjdHJvbmljLXJlc291cmNlLW51bT4xMC4x
MDE2L2ouam5zLjIwMDguMDQuMDM0PC9lbGVjdHJvbmljLXJlc291cmNlLW51bT48L3JlY29yZD48
L0NpdGU+PC9FbmROb3RlPgB=
</w:fldData>
        </w:fldChar>
      </w:r>
      <w:r w:rsidR="00A11E7B">
        <w:instrText xml:space="preserve"> ADDIN EN.CITE.DATA </w:instrText>
      </w:r>
      <w:r w:rsidR="00A11E7B">
        <w:fldChar w:fldCharType="end"/>
      </w:r>
      <w:r w:rsidR="00C760F8">
        <w:fldChar w:fldCharType="separate"/>
      </w:r>
      <w:r w:rsidR="00A11E7B" w:rsidRPr="00A11E7B">
        <w:rPr>
          <w:noProof/>
          <w:vertAlign w:val="superscript"/>
        </w:rPr>
        <w:t>7,8</w:t>
      </w:r>
      <w:r w:rsidR="00C760F8">
        <w:fldChar w:fldCharType="end"/>
      </w:r>
    </w:p>
    <w:p w:rsidR="001A5DE9" w:rsidRDefault="001A5DE9" w:rsidP="0093435C">
      <w:pPr>
        <w:spacing w:after="0" w:line="480" w:lineRule="auto"/>
      </w:pPr>
    </w:p>
    <w:p w:rsidR="00DD2F7F" w:rsidRDefault="00E92A6A" w:rsidP="0093435C">
      <w:pPr>
        <w:spacing w:after="0" w:line="480" w:lineRule="auto"/>
      </w:pPr>
      <w:r>
        <w:t xml:space="preserve">A number of possible occupational or environmental causes have been suggested, but there is </w:t>
      </w:r>
      <w:r w:rsidR="00956C53">
        <w:t>little</w:t>
      </w:r>
      <w:r w:rsidR="00A852AE">
        <w:t xml:space="preserve"> definitive evidence to date</w:t>
      </w:r>
      <w:r>
        <w:t>.</w:t>
      </w:r>
      <w:r w:rsidR="00C760F8">
        <w:fldChar w:fldCharType="begin"/>
      </w:r>
      <w:r w:rsidR="00A11E7B">
        <w:instrText xml:space="preserve"> ADDIN EN.CITE &lt;EndNote&gt;&lt;Cite&gt;&lt;Author&gt;Pearce&lt;/Author&gt;&lt;Year&gt;2014&lt;/Year&gt;&lt;RecNum&gt;6&lt;/RecNum&gt;&lt;DisplayText&gt;&lt;style face="superscript"&gt;9&lt;/style&gt;&lt;/DisplayText&gt;&lt;record&gt;&lt;rec-number&gt;6&lt;/rec-number&gt;&lt;foreign-keys&gt;&lt;key app="EN" db-id="dxs2pa0retsf22eppdzpwtx8arze2faeefxt" timestamp="1437980875"&gt;6&lt;/key&gt;&lt;/foreign-keys&gt;&lt;ref-type name="Journal Article"&gt;17&lt;/ref-type&gt;&lt;contributors&gt;&lt;authors&gt;&lt;author&gt;Pearce, N.&lt;/author&gt;&lt;author&gt;Kromhout, H.&lt;/author&gt;&lt;/authors&gt;&lt;/contributors&gt;&lt;auth-address&gt;Centre for Global NCDs, London School of Hygiene and Tropical Medicine, London, UK Centre for Public Health Research, Massey University Wellington Campus, Wellington, New Zealand.&amp;#xD;Division of Environmental Epidemiology, Institute for Risk Assessment Sciences, Utrecht University, Utrecht, The Netherlands.&lt;/auth-address&gt;&lt;titles&gt;&lt;title&gt;Neurodegenerative disease: the next occupational disease epidemic?&lt;/title&gt;&lt;secondary-title&gt;Occup Environ Med&lt;/secondary-title&gt;&lt;/titles&gt;&lt;periodical&gt;&lt;full-title&gt;Occup Environ Med&lt;/full-title&gt;&lt;/periodical&gt;&lt;pages&gt;594-5&lt;/pages&gt;&lt;volume&gt;71&lt;/volume&gt;&lt;number&gt;9&lt;/number&gt;&lt;keywords&gt;&lt;keyword&gt;Humans&lt;/keyword&gt;&lt;keyword&gt;Neurodegenerative Diseases/epidemiology/*etiology&lt;/keyword&gt;&lt;keyword&gt;Occupational Diseases/epidemiology/*etiology&lt;/keyword&gt;&lt;keyword&gt;Occupational Exposure/*adverse effects&lt;/keyword&gt;&lt;keyword&gt;Neuroscience&lt;/keyword&gt;&lt;keyword&gt;Occupational Health&lt;/keyword&gt;&lt;/keywords&gt;&lt;dates&gt;&lt;year&gt;2014&lt;/year&gt;&lt;pub-dates&gt;&lt;date&gt;Sep&lt;/date&gt;&lt;/pub-dates&gt;&lt;/dates&gt;&lt;isbn&gt;1470-7926 (Electronic)&amp;#xD;1351-0711 (Linking)&lt;/isbn&gt;&lt;accession-num&gt;25035117&lt;/accession-num&gt;&lt;urls&gt;&lt;related-urls&gt;&lt;url&gt;http://www.ncbi.nlm.nih.gov/pubmed/25035117&lt;/url&gt;&lt;/related-urls&gt;&lt;/urls&gt;&lt;electronic-resource-num&gt;10.1136/oemed-2013-101943&lt;/electronic-resource-num&gt;&lt;/record&gt;&lt;/Cite&gt;&lt;/EndNote&gt;</w:instrText>
      </w:r>
      <w:r w:rsidR="00C760F8">
        <w:fldChar w:fldCharType="separate"/>
      </w:r>
      <w:r w:rsidR="00A11E7B" w:rsidRPr="00A11E7B">
        <w:rPr>
          <w:noProof/>
          <w:vertAlign w:val="superscript"/>
        </w:rPr>
        <w:t>9</w:t>
      </w:r>
      <w:r w:rsidR="00C760F8">
        <w:fldChar w:fldCharType="end"/>
      </w:r>
      <w:r w:rsidR="004728CF">
        <w:t xml:space="preserve"> </w:t>
      </w:r>
      <w:r w:rsidR="00F36FD7">
        <w:t xml:space="preserve">In this edition of Epidemiology, two </w:t>
      </w:r>
      <w:r w:rsidR="004728CF">
        <w:t>pa</w:t>
      </w:r>
      <w:r w:rsidR="00DD2F7F">
        <w:t>pers try to address this issue by examining the evidence for risk factors that have been previously reported for ALS</w:t>
      </w:r>
      <w:r w:rsidR="0085645F">
        <w:t>:</w:t>
      </w:r>
      <w:r w:rsidR="007A64F9">
        <w:t xml:space="preserve"> military service and exposure to electric shock or electromagnetic fields.</w:t>
      </w:r>
    </w:p>
    <w:p w:rsidR="002854A7" w:rsidRDefault="002854A7" w:rsidP="0093435C">
      <w:pPr>
        <w:spacing w:after="0" w:line="480" w:lineRule="auto"/>
      </w:pPr>
    </w:p>
    <w:p w:rsidR="002854A7" w:rsidRDefault="00575EB6" w:rsidP="0093435C">
      <w:pPr>
        <w:spacing w:after="0" w:line="480" w:lineRule="auto"/>
      </w:pPr>
      <w:r>
        <w:t xml:space="preserve">Military service is an attractive subject for epidemiological studies of ALS. The study cohort is relatively clearly defined and documented, and the potential risk factors include several candidates </w:t>
      </w:r>
      <w:r>
        <w:lastRenderedPageBreak/>
        <w:t>for ALS, including athleticism, high exercise or fitness levels, exposure to toxins or vaccines, and traumatic injury.</w:t>
      </w:r>
      <w:r w:rsidR="00073B24">
        <w:t xml:space="preserve"> </w:t>
      </w:r>
    </w:p>
    <w:p w:rsidR="002854A7" w:rsidRDefault="002854A7" w:rsidP="0093435C">
      <w:pPr>
        <w:spacing w:after="0" w:line="480" w:lineRule="auto"/>
      </w:pPr>
    </w:p>
    <w:p w:rsidR="00C11F86" w:rsidRDefault="00073B24" w:rsidP="0093435C">
      <w:pPr>
        <w:spacing w:after="0" w:line="480" w:lineRule="auto"/>
      </w:pPr>
      <w:r>
        <w:t xml:space="preserve">Sport and fitness have been considered important in ALS because the motor system is key to </w:t>
      </w:r>
      <w:r w:rsidR="0085645F">
        <w:t xml:space="preserve">sporting </w:t>
      </w:r>
      <w:r>
        <w:t xml:space="preserve">success, and the motor pathways are the primary system affected in ALS. Furthermore, it is a frequent anecdotal report of neurologists specialising in ALS that their patients are very fit. A typical presenting complaint is, “I was at the gym when I realized I could no longer do X”. High levels of sporting activity also </w:t>
      </w:r>
      <w:r w:rsidR="0085645F">
        <w:t>sit well</w:t>
      </w:r>
      <w:r w:rsidR="00100C92">
        <w:t xml:space="preserve"> with </w:t>
      </w:r>
      <w:r w:rsidR="00F04170">
        <w:t xml:space="preserve">the </w:t>
      </w:r>
      <w:proofErr w:type="spellStart"/>
      <w:r w:rsidR="00F04170">
        <w:t>excitotoxic</w:t>
      </w:r>
      <w:proofErr w:type="spellEnd"/>
      <w:r w:rsidR="00F04170">
        <w:t xml:space="preserve"> hypothesis of ALS in which overstimulation of motor nerves by glutamate during extreme exercise results in </w:t>
      </w:r>
      <w:r w:rsidR="0053620E">
        <w:t xml:space="preserve">cell death. </w:t>
      </w:r>
      <w:r w:rsidR="00E21E7F">
        <w:t>Evidence apparently supporting the idea that exercise increases risk comes from a study of Italian professional footballers in which a six fold increase in risk of ALS was reported</w:t>
      </w:r>
      <w:r w:rsidR="0085645F">
        <w:t xml:space="preserve"> based on estimating the expected number affected using age adjusted incidence.</w:t>
      </w:r>
      <w:r w:rsidR="00C760F8">
        <w:fldChar w:fldCharType="begin"/>
      </w:r>
      <w:r w:rsidR="00A11E7B">
        <w:instrText xml:space="preserve"> ADDIN EN.CITE &lt;EndNote&gt;&lt;Cite&gt;&lt;Author&gt;Chio&lt;/Author&gt;&lt;Year&gt;2005&lt;/Year&gt;&lt;RecNum&gt;8&lt;/RecNum&gt;&lt;DisplayText&gt;&lt;style face="superscript"&gt;10&lt;/style&gt;&lt;/DisplayText&gt;&lt;record&gt;&lt;rec-number&gt;8&lt;/rec-number&gt;&lt;foreign-keys&gt;&lt;key app="EN" db-id="dxs2pa0retsf22eppdzpwtx8arze2faeefxt" timestamp="1437980987"&gt;8&lt;/key&gt;&lt;/foreign-keys&gt;&lt;ref-type name="Journal Article"&gt;17&lt;/ref-type&gt;&lt;contributors&gt;&lt;authors&gt;&lt;author&gt;Chio, A.&lt;/author&gt;&lt;author&gt;Benzi, G.&lt;/author&gt;&lt;author&gt;Dossena, M.&lt;/author&gt;&lt;author&gt;Mutani, R.&lt;/author&gt;&lt;author&gt;Mora, G.&lt;/author&gt;&lt;/authors&gt;&lt;/contributors&gt;&lt;auth-address&gt;Dipartimento di Scienze Fisiologiche-Farmacologiche, Cellulari-Molecolari, Sezione di Farmacologia e Biotecnologie Farmacologiche, Universita di Pavia, Italy. achio@usa.net&lt;/auth-address&gt;&lt;titles&gt;&lt;title&gt;Severely increased risk of amyotrophic lateral sclerosis among Italian professional football players&lt;/title&gt;&lt;secondary-title&gt;Brain&lt;/secondary-title&gt;&lt;/titles&gt;&lt;periodical&gt;&lt;full-title&gt;Brain&lt;/full-title&gt;&lt;/periodical&gt;&lt;pages&gt;472-6&lt;/pages&gt;&lt;volume&gt;128&lt;/volume&gt;&lt;number&gt;Pt 3&lt;/number&gt;&lt;keywords&gt;&lt;keyword&gt;Adolescent&lt;/keyword&gt;&lt;keyword&gt;Adult&lt;/keyword&gt;&lt;keyword&gt;Age of Onset&lt;/keyword&gt;&lt;keyword&gt;Aged&lt;/keyword&gt;&lt;keyword&gt;Amyotrophic Lateral Sclerosis/epidemiology/*etiology&lt;/keyword&gt;&lt;keyword&gt;Humans&lt;/keyword&gt;&lt;keyword&gt;Incidence&lt;/keyword&gt;&lt;keyword&gt;Italy/epidemiology&lt;/keyword&gt;&lt;keyword&gt;Male&lt;/keyword&gt;&lt;keyword&gt;Middle Aged&lt;/keyword&gt;&lt;keyword&gt;Occupational Diseases/epidemiology/*etiology&lt;/keyword&gt;&lt;keyword&gt;Retrospective Studies&lt;/keyword&gt;&lt;keyword&gt;Risk Factors&lt;/keyword&gt;&lt;keyword&gt;*Soccer&lt;/keyword&gt;&lt;keyword&gt;Time Factors&lt;/keyword&gt;&lt;/keywords&gt;&lt;dates&gt;&lt;year&gt;2005&lt;/year&gt;&lt;pub-dates&gt;&lt;date&gt;Mar&lt;/date&gt;&lt;/pub-dates&gt;&lt;/dates&gt;&lt;isbn&gt;1460-2156 (Electronic)&amp;#xD;0006-8950 (Linking)&lt;/isbn&gt;&lt;accession-num&gt;15634730&lt;/accession-num&gt;&lt;urls&gt;&lt;related-urls&gt;&lt;url&gt;http://www.ncbi.nlm.nih.gov/pubmed/15634730&lt;/url&gt;&lt;/related-urls&gt;&lt;/urls&gt;&lt;electronic-resource-num&gt;10.1093/brain/awh373&lt;/electronic-resource-num&gt;&lt;/record&gt;&lt;/Cite&gt;&lt;/EndNote&gt;</w:instrText>
      </w:r>
      <w:r w:rsidR="00C760F8">
        <w:fldChar w:fldCharType="separate"/>
      </w:r>
      <w:r w:rsidR="00A11E7B" w:rsidRPr="00A11E7B">
        <w:rPr>
          <w:noProof/>
          <w:vertAlign w:val="superscript"/>
        </w:rPr>
        <w:t>10</w:t>
      </w:r>
      <w:r w:rsidR="00C760F8">
        <w:fldChar w:fldCharType="end"/>
      </w:r>
      <w:r w:rsidR="00A852AE">
        <w:t xml:space="preserve"> </w:t>
      </w:r>
      <w:r w:rsidR="0085645F">
        <w:t>Analysi</w:t>
      </w:r>
      <w:r w:rsidR="00E21E7F">
        <w:t xml:space="preserve">s </w:t>
      </w:r>
      <w:r w:rsidR="0085645F">
        <w:t>based on lifetime risk however suggests</w:t>
      </w:r>
      <w:r w:rsidR="00E21E7F">
        <w:t xml:space="preserve"> th</w:t>
      </w:r>
      <w:r w:rsidR="00956C53">
        <w:t>ere may be no increase in risk.</w:t>
      </w:r>
      <w:r w:rsidR="00C760F8">
        <w:fldChar w:fldCharType="begin"/>
      </w:r>
      <w:r w:rsidR="00A11E7B">
        <w:instrText xml:space="preserve"> ADDIN EN.CITE &lt;EndNote&gt;&lt;Cite&gt;&lt;Author&gt;Al-Chalabi&lt;/Author&gt;&lt;Year&gt;2013&lt;/Year&gt;&lt;RecNum&gt;9&lt;/RecNum&gt;&lt;DisplayText&gt;&lt;style face="superscript"&gt;3&lt;/style&gt;&lt;/DisplayText&gt;&lt;record&gt;&lt;rec-number&gt;9&lt;/rec-number&gt;&lt;foreign-keys&gt;&lt;key app="EN" db-id="dxs2pa0retsf22eppdzpwtx8arze2faeefxt" timestamp="1437981051"&gt;9&lt;/key&gt;&lt;/foreign-keys&gt;&lt;ref-type name="Journal Article"&gt;17&lt;/ref-type&gt;&lt;contributors&gt;&lt;authors&gt;&lt;author&gt;Al-Chalabi, A.&lt;/author&gt;&lt;author&gt;Hardiman, O.&lt;/author&gt;&lt;/authors&gt;&lt;/contributors&gt;&lt;auth-address&gt;King&amp;apos;s College London, Institute of Psychiatry, Department of Clinical Neuroscience, London SE5 8AF, UK.&lt;/auth-address&gt;&lt;titles&gt;&lt;title&gt;The epidemiology of ALS: a conspiracy of genes, environment and time&lt;/title&gt;&lt;secondary-title&gt;Nat Rev Neurol&lt;/secondary-title&gt;&lt;/titles&gt;&lt;periodical&gt;&lt;full-title&gt;Nat Rev Neurol&lt;/full-title&gt;&lt;/periodical&gt;&lt;pages&gt;617-28&lt;/pages&gt;&lt;volume&gt;9&lt;/volume&gt;&lt;number&gt;11&lt;/number&gt;&lt;keywords&gt;&lt;keyword&gt;Amyotrophic Lateral Sclerosis/*epidemiology/*genetics&lt;/keyword&gt;&lt;keyword&gt;*Gene-Environment Interaction&lt;/keyword&gt;&lt;keyword&gt;Humans&lt;/keyword&gt;&lt;keyword&gt;Risk Factors&lt;/keyword&gt;&lt;keyword&gt;Time&lt;/keyword&gt;&lt;/keywords&gt;&lt;dates&gt;&lt;year&gt;2013&lt;/year&gt;&lt;pub-dates&gt;&lt;date&gt;Nov&lt;/date&gt;&lt;/pub-dates&gt;&lt;/dates&gt;&lt;isbn&gt;1759-4766 (Electronic)&amp;#xD;1759-4758 (Linking)&lt;/isbn&gt;&lt;accession-num&gt;24126629&lt;/accession-num&gt;&lt;urls&gt;&lt;related-urls&gt;&lt;url&gt;http://www.ncbi.nlm.nih.gov/pubmed/24126629&lt;/url&gt;&lt;/related-urls&gt;&lt;/urls&gt;&lt;electronic-resource-num&gt;10.1038/nrneurol.2013.203&lt;/electronic-resource-num&gt;&lt;/record&gt;&lt;/Cite&gt;&lt;/EndNote&gt;</w:instrText>
      </w:r>
      <w:r w:rsidR="00C760F8">
        <w:fldChar w:fldCharType="separate"/>
      </w:r>
      <w:r w:rsidR="00A11E7B" w:rsidRPr="00A11E7B">
        <w:rPr>
          <w:noProof/>
          <w:vertAlign w:val="superscript"/>
        </w:rPr>
        <w:t>3</w:t>
      </w:r>
      <w:r w:rsidR="00C760F8">
        <w:fldChar w:fldCharType="end"/>
      </w:r>
      <w:r w:rsidR="003F4954">
        <w:t xml:space="preserve"> </w:t>
      </w:r>
      <w:r w:rsidR="0085645F">
        <w:t>If sport is a risk factor for ALS, the</w:t>
      </w:r>
      <w:r w:rsidR="0018587E">
        <w:t xml:space="preserve"> implication is that physical activity, through military training or deployment might be a cause of neurodegeneration, but it is also possible that genetic or developmental factors predisposing someone to athletic ability might be the underlying risk factor</w:t>
      </w:r>
      <w:r w:rsidR="00E92A6A">
        <w:t>, and there are other possible explanations for such associations including a</w:t>
      </w:r>
      <w:r w:rsidR="00DE3E38">
        <w:t xml:space="preserve"> possible role of head trauma</w:t>
      </w:r>
      <w:r w:rsidR="0018587E">
        <w:t>.</w:t>
      </w:r>
      <w:r w:rsidR="00C760F8">
        <w:fldChar w:fldCharType="begin">
          <w:fldData xml:space="preserve">PEVuZE5vdGU+PENpdGU+PEF1dGhvcj5QZWFyY2U8L0F1dGhvcj48WWVhcj4yMDE1PC9ZZWFyPjxS
ZWNOdW0+MTA8L1JlY051bT48RGlzcGxheVRleHQ+PHN0eWxlIGZhY2U9InN1cGVyc2NyaXB0Ij4x
MSwxMjwvc3R5bGU+PC9EaXNwbGF5VGV4dD48cmVjb3JkPjxyZWMtbnVtYmVyPjEwPC9yZWMtbnVt
YmVyPjxmb3JlaWduLWtleXM+PGtleSBhcHA9IkVOIiBkYi1pZD0iZHhzMnBhMHJldHNmMjJlcHBk
enB3dHg4YXJ6ZTJmYWVlZnh0IiB0aW1lc3RhbXA9IjE0Mzc5ODExMTgiPjEwPC9rZXk+PC9mb3Jl
aWduLWtleXM+PHJlZi10eXBlIG5hbWU9IkpvdXJuYWwgQXJ0aWNsZSI+MTc8L3JlZi10eXBlPjxj
b250cmlidXRvcnM+PGF1dGhvcnM+PGF1dGhvcj5QZWFyY2UsIE4uPC9hdXRob3I+PGF1dGhvcj5H
YWxsbywgVi48L2F1dGhvcj48YXV0aG9yPk1jRWx2ZW5ueSwgRC48L2F1dGhvcj48L2F1dGhvcnM+
PC9jb250cmlidXRvcnM+PGF1dGgtYWRkcmVzcz5EZXBhcnRtZW50IG9mIE1lZGljYWwgU3RhdGlz
dGljcywgTG9uZG9uIFNjaG9vbCBvZiBIeWdpZW5lIGFuZCBUcm9waWNhbCBNZWRpY2luZSwgTG9u
ZG9uLCBVSzsgQ2VudHJlIGZvciBQdWJsaWMgSGVhbHRoIFJlc2VhcmNoLCBNYXNzZXkgVW5pdmVy
c2l0eSBXZWxsaW5ndG9uIENhbXB1cywgV2VsbGluZ3RvbiwgTmV3IFplYWxhbmQuIEVsZWN0cm9u
aWMgYWRkcmVzczogbmVpbC5wZWFyY2VAbHNodG0uYWMudWsuJiN4RDtCbGl6YXJkIEluc3RpdHV0
ZSwgUXVlZW4gTWFyeSBVbml2ZXJzaXR5IG9mIExvbmRvbiwgTG9uZG9uLCBVSy4mI3hEO1N0YXRp
c3RpY3MgYW5kIFRveGljb2xvZ3kgU2VjdGlvbiwgSW5zdGl0dXRlIG9mIE9jY3VwYXRpb25hbCBN
ZWRpY2luZSwgRWRpbmJ1cmdoLCBVSy48L2F1dGgtYWRkcmVzcz48dGl0bGVzPjx0aXRsZT5IZWFk
IHRyYXVtYSBpbiBzcG9ydCBhbmQgbmV1cm9kZWdlbmVyYXRpdmUgZGlzZWFzZTogYW4gaXNzdWUg
d2hvc2UgdGltZSBoYXMgY29tZT88L3RpdGxlPjxzZWNvbmRhcnktdGl0bGU+TmV1cm9iaW9sIEFn
aW5nPC9zZWNvbmRhcnktdGl0bGU+PC90aXRsZXM+PHBlcmlvZGljYWw+PGZ1bGwtdGl0bGU+TmV1
cm9iaW9sIEFnaW5nPC9mdWxsLXRpdGxlPjwvcGVyaW9kaWNhbD48cGFnZXM+MTM4My05PC9wYWdl
cz48dm9sdW1lPjM2PC92b2x1bWU+PG51bWJlcj4zPC9udW1iZXI+PGtleXdvcmRzPjxrZXl3b3Jk
PkVwaWRlbWlvbG9neTwva2V5d29yZD48a2V5d29yZD5IZWFkIGluanVyeTwva2V5d29yZD48a2V5
d29yZD5IZWFkIHRyYXVtYTwva2V5d29yZD48a2V5d29yZD5OZXVyb2RlZ2VuZXJhdGl2ZSBkaXNl
YXNlPC9rZXl3b3JkPjxrZXl3b3JkPlNwb3J0PC9rZXl3b3JkPjwva2V5d29yZHM+PGRhdGVzPjx5
ZWFyPjIwMTU8L3llYXI+PHB1Yi1kYXRlcz48ZGF0ZT5NYXI8L2RhdGU+PC9wdWItZGF0ZXM+PC9k
YXRlcz48aXNibj4xNTU4LTE0OTcgKEVsZWN0cm9uaWMpJiN4RDswMTk3LTQ1ODAgKExpbmtpbmcp
PC9pc2JuPjxhY2Nlc3Npb24tbnVtPjI1NzI1OTQzPC9hY2Nlc3Npb24tbnVtPjx1cmxzPjxyZWxh
dGVkLXVybHM+PHVybD5odHRwOi8vd3d3Lm5jYmkubmxtLm5paC5nb3YvcHVibWVkLzI1NzI1OTQz
PC91cmw+PC9yZWxhdGVkLXVybHM+PC91cmxzPjxlbGVjdHJvbmljLXJlc291cmNlLW51bT4xMC4x
MDE2L2oubmV1cm9iaW9sYWdpbmcuMjAxNC4xMi4wMjQ8L2VsZWN0cm9uaWMtcmVzb3VyY2UtbnVt
PjwvcmVjb3JkPjwvQ2l0ZT48Q2l0ZT48QXV0aG9yPkZvdXJuaWVyPC9BdXRob3I+PFllYXI+MjAx
NTwvWWVhcj48UmVjTnVtPjIyPC9SZWNOdW0+PHJlY29yZD48cmVjLW51bWJlcj4yMjwvcmVjLW51
bWJlcj48Zm9yZWlnbi1rZXlzPjxrZXkgYXBwPSJFTiIgZGItaWQ9ImR4czJwYTByZXRzZjIyZXBw
ZHpwd3R4OGFyemUyZmFlZWZ4dCIgdGltZXN0YW1wPSIxNDM4MDE2NDgwIj4yMjwva2V5PjwvZm9y
ZWlnbi1rZXlzPjxyZWYtdHlwZSBuYW1lPSJKb3VybmFsIEFydGljbGUiPjE3PC9yZWYtdHlwZT48
Y29udHJpYnV0b3JzPjxhdXRob3JzPjxhdXRob3I+Rm91cm5pZXIsIEMuIE4uPC9hdXRob3I+PGF1
dGhvcj5HZWFyaW5nLCBNLjwvYXV0aG9yPjxhdXRob3I+VXBhZGh5YXl1bGEsIFMuIFIuPC9hdXRo
b3I+PGF1dGhvcj5LbGVpbiwgTS48L2F1dGhvcj48YXV0aG9yPkdsYXNzLCBKLiBELjwvYXV0aG9y
PjwvYXV0aG9ycz48L2NvbnRyaWJ1dG9ycz48YXV0aC1hZGRyZXNzPkZyb20gdGhlIERlcGFydG1l
bnRzIG9mIE5ldXJvbG9neSAoQy5OLkYuLCBNLkcuLCBTLlIuVS4sIEouRC5HLiksIFBhdGhvbG9n
eSAoTS5HLiwgSi5ELkcuKSwgYW5kIEVudmlyb25tZW50YWwgSGVhbHRoIChNLksuKSwgRW1vcnkg
VW5pdmVyc2l0eSBTY2hvb2wgb2YgTWVkaWNpbmUsIEF0bGFudGEsIEdBLiBjaHJpc3RpbmEubmlj
b2xlLmZvdXJuaWVyQGVtb3J5LmVkdS4mI3hEO0Zyb20gdGhlIERlcGFydG1lbnRzIG9mIE5ldXJv
bG9neSAoQy5OLkYuLCBNLkcuLCBTLlIuVS4sIEouRC5HLiksIFBhdGhvbG9neSAoTS5HLiwgSi5E
LkcuKSwgYW5kIEVudmlyb25tZW50YWwgSGVhbHRoIChNLksuKSwgRW1vcnkgVW5pdmVyc2l0eSBT
Y2hvb2wgb2YgTWVkaWNpbmUsIEF0bGFudGEsIEdBLjwvYXV0aC1hZGRyZXNzPjx0aXRsZXM+PHRp
dGxlPkhlYWQgaW5qdXJ5IGRvZXMgbm90IGFsdGVyIGRpc2Vhc2UgcHJvZ3Jlc3Npb24gb3IgbmV1
cm9wYXRob2xvZ2ljIG91dGNvbWVzIGluIEFMUzwvdGl0bGU+PHNlY29uZGFyeS10aXRsZT5OZXVy
b2xvZ3k8L3NlY29uZGFyeS10aXRsZT48L3RpdGxlcz48cGVyaW9kaWNhbD48ZnVsbC10aXRsZT5O
ZXVyb2xvZ3k8L2Z1bGwtdGl0bGU+PC9wZXJpb2RpY2FsPjxwYWdlcz4xNzg4LTk1PC9wYWdlcz48
dm9sdW1lPjg0PC92b2x1bWU+PG51bWJlcj4xNzwvbnVtYmVyPjxrZXl3b3Jkcz48a2V5d29yZD5B
ZHVsdDwva2V5d29yZD48a2V5d29yZD5BZ2VkPC9rZXl3b3JkPjxrZXl3b3JkPkFsemhlaW1lciBE
aXNlYXNlL21ldGFib2xpc20vcGF0aG9sb2d5PC9rZXl3b3JkPjxrZXl3b3JkPkFteW90cm9waGlj
IExhdGVyYWwgU2NsZXJvc2lzL21ldGFib2xpc20vcGF0aG9sb2d5LypwaHlzaW9wYXRob2xvZ3k8
L2tleXdvcmQ+PGtleXdvcmQ+Q3JhbmlvY2VyZWJyYWwgVHJhdW1hLypjb21wbGljYXRpb25zPC9r
ZXl3b3JkPjxrZXl3b3JkPipEaXNlYXNlIFByb2dyZXNzaW9uPC9rZXl3b3JkPjxrZXl3b3JkPkh1
bWFuczwva2V5d29yZD48a2V5d29yZD5NYWxlPC9rZXl3b3JkPjxrZXl3b3JkPk1pZGRsZSBBZ2Vk
PC9rZXl3b3JkPjxrZXl3b3JkPlNldmVyaXR5IG9mIElsbG5lc3MgSW5kZXg8L2tleXdvcmQ+PGtl
eXdvcmQ+dGF1IFByb3RlaW5zLyptZXRhYm9saXNtPC9rZXl3b3JkPjwva2V5d29yZHM+PGRhdGVz
Pjx5ZWFyPjIwMTU8L3llYXI+PHB1Yi1kYXRlcz48ZGF0ZT5BcHIgMjg8L2RhdGU+PC9wdWItZGF0
ZXM+PC9kYXRlcz48aXNibj4xNTI2LTYzMlggKEVsZWN0cm9uaWMpJiN4RDswMDI4LTM4NzggKExp
bmtpbmcpPC9pc2JuPjxhY2Nlc3Npb24tbnVtPjI1ODMyNjYwPC9hY2Nlc3Npb24tbnVtPjx1cmxz
PjxyZWxhdGVkLXVybHM+PHVybD5odHRwOi8vd3d3Lm5jYmkubmxtLm5paC5nb3YvcHVibWVkLzI1
ODMyNjYwPC91cmw+PC9yZWxhdGVkLXVybHM+PC91cmxzPjxjdXN0b20yPjQ0MjQxMjg8L2N1c3Rv
bTI+PGVsZWN0cm9uaWMtcmVzb3VyY2UtbnVtPjEwLjEyMTIvV05MLjAwMDAwMDAwMDAwMDE1MjI8
L2VsZWN0cm9uaWMtcmVzb3VyY2UtbnVtPjwvcmVjb3JkPjwvQ2l0ZT48L0VuZE5vdGU+
</w:fldData>
        </w:fldChar>
      </w:r>
      <w:r w:rsidR="00A11E7B">
        <w:instrText xml:space="preserve"> ADDIN EN.CITE </w:instrText>
      </w:r>
      <w:r w:rsidR="00A11E7B">
        <w:fldChar w:fldCharType="begin">
          <w:fldData xml:space="preserve">PEVuZE5vdGU+PENpdGU+PEF1dGhvcj5QZWFyY2U8L0F1dGhvcj48WWVhcj4yMDE1PC9ZZWFyPjxS
ZWNOdW0+MTA8L1JlY051bT48RGlzcGxheVRleHQ+PHN0eWxlIGZhY2U9InN1cGVyc2NyaXB0Ij4x
MSwxMjwvc3R5bGU+PC9EaXNwbGF5VGV4dD48cmVjb3JkPjxyZWMtbnVtYmVyPjEwPC9yZWMtbnVt
YmVyPjxmb3JlaWduLWtleXM+PGtleSBhcHA9IkVOIiBkYi1pZD0iZHhzMnBhMHJldHNmMjJlcHBk
enB3dHg4YXJ6ZTJmYWVlZnh0IiB0aW1lc3RhbXA9IjE0Mzc5ODExMTgiPjEwPC9rZXk+PC9mb3Jl
aWduLWtleXM+PHJlZi10eXBlIG5hbWU9IkpvdXJuYWwgQXJ0aWNsZSI+MTc8L3JlZi10eXBlPjxj
b250cmlidXRvcnM+PGF1dGhvcnM+PGF1dGhvcj5QZWFyY2UsIE4uPC9hdXRob3I+PGF1dGhvcj5H
YWxsbywgVi48L2F1dGhvcj48YXV0aG9yPk1jRWx2ZW5ueSwgRC48L2F1dGhvcj48L2F1dGhvcnM+
PC9jb250cmlidXRvcnM+PGF1dGgtYWRkcmVzcz5EZXBhcnRtZW50IG9mIE1lZGljYWwgU3RhdGlz
dGljcywgTG9uZG9uIFNjaG9vbCBvZiBIeWdpZW5lIGFuZCBUcm9waWNhbCBNZWRpY2luZSwgTG9u
ZG9uLCBVSzsgQ2VudHJlIGZvciBQdWJsaWMgSGVhbHRoIFJlc2VhcmNoLCBNYXNzZXkgVW5pdmVy
c2l0eSBXZWxsaW5ndG9uIENhbXB1cywgV2VsbGluZ3RvbiwgTmV3IFplYWxhbmQuIEVsZWN0cm9u
aWMgYWRkcmVzczogbmVpbC5wZWFyY2VAbHNodG0uYWMudWsuJiN4RDtCbGl6YXJkIEluc3RpdHV0
ZSwgUXVlZW4gTWFyeSBVbml2ZXJzaXR5IG9mIExvbmRvbiwgTG9uZG9uLCBVSy4mI3hEO1N0YXRp
c3RpY3MgYW5kIFRveGljb2xvZ3kgU2VjdGlvbiwgSW5zdGl0dXRlIG9mIE9jY3VwYXRpb25hbCBN
ZWRpY2luZSwgRWRpbmJ1cmdoLCBVSy48L2F1dGgtYWRkcmVzcz48dGl0bGVzPjx0aXRsZT5IZWFk
IHRyYXVtYSBpbiBzcG9ydCBhbmQgbmV1cm9kZWdlbmVyYXRpdmUgZGlzZWFzZTogYW4gaXNzdWUg
d2hvc2UgdGltZSBoYXMgY29tZT88L3RpdGxlPjxzZWNvbmRhcnktdGl0bGU+TmV1cm9iaW9sIEFn
aW5nPC9zZWNvbmRhcnktdGl0bGU+PC90aXRsZXM+PHBlcmlvZGljYWw+PGZ1bGwtdGl0bGU+TmV1
cm9iaW9sIEFnaW5nPC9mdWxsLXRpdGxlPjwvcGVyaW9kaWNhbD48cGFnZXM+MTM4My05PC9wYWdl
cz48dm9sdW1lPjM2PC92b2x1bWU+PG51bWJlcj4zPC9udW1iZXI+PGtleXdvcmRzPjxrZXl3b3Jk
PkVwaWRlbWlvbG9neTwva2V5d29yZD48a2V5d29yZD5IZWFkIGluanVyeTwva2V5d29yZD48a2V5
d29yZD5IZWFkIHRyYXVtYTwva2V5d29yZD48a2V5d29yZD5OZXVyb2RlZ2VuZXJhdGl2ZSBkaXNl
YXNlPC9rZXl3b3JkPjxrZXl3b3JkPlNwb3J0PC9rZXl3b3JkPjwva2V5d29yZHM+PGRhdGVzPjx5
ZWFyPjIwMTU8L3llYXI+PHB1Yi1kYXRlcz48ZGF0ZT5NYXI8L2RhdGU+PC9wdWItZGF0ZXM+PC9k
YXRlcz48aXNibj4xNTU4LTE0OTcgKEVsZWN0cm9uaWMpJiN4RDswMTk3LTQ1ODAgKExpbmtpbmcp
PC9pc2JuPjxhY2Nlc3Npb24tbnVtPjI1NzI1OTQzPC9hY2Nlc3Npb24tbnVtPjx1cmxzPjxyZWxh
dGVkLXVybHM+PHVybD5odHRwOi8vd3d3Lm5jYmkubmxtLm5paC5nb3YvcHVibWVkLzI1NzI1OTQz
PC91cmw+PC9yZWxhdGVkLXVybHM+PC91cmxzPjxlbGVjdHJvbmljLXJlc291cmNlLW51bT4xMC4x
MDE2L2oubmV1cm9iaW9sYWdpbmcuMjAxNC4xMi4wMjQ8L2VsZWN0cm9uaWMtcmVzb3VyY2UtbnVt
PjwvcmVjb3JkPjwvQ2l0ZT48Q2l0ZT48QXV0aG9yPkZvdXJuaWVyPC9BdXRob3I+PFllYXI+MjAx
NTwvWWVhcj48UmVjTnVtPjIyPC9SZWNOdW0+PHJlY29yZD48cmVjLW51bWJlcj4yMjwvcmVjLW51
bWJlcj48Zm9yZWlnbi1rZXlzPjxrZXkgYXBwPSJFTiIgZGItaWQ9ImR4czJwYTByZXRzZjIyZXBw
ZHpwd3R4OGFyemUyZmFlZWZ4dCIgdGltZXN0YW1wPSIxNDM4MDE2NDgwIj4yMjwva2V5PjwvZm9y
ZWlnbi1rZXlzPjxyZWYtdHlwZSBuYW1lPSJKb3VybmFsIEFydGljbGUiPjE3PC9yZWYtdHlwZT48
Y29udHJpYnV0b3JzPjxhdXRob3JzPjxhdXRob3I+Rm91cm5pZXIsIEMuIE4uPC9hdXRob3I+PGF1
dGhvcj5HZWFyaW5nLCBNLjwvYXV0aG9yPjxhdXRob3I+VXBhZGh5YXl1bGEsIFMuIFIuPC9hdXRo
b3I+PGF1dGhvcj5LbGVpbiwgTS48L2F1dGhvcj48YXV0aG9yPkdsYXNzLCBKLiBELjwvYXV0aG9y
PjwvYXV0aG9ycz48L2NvbnRyaWJ1dG9ycz48YXV0aC1hZGRyZXNzPkZyb20gdGhlIERlcGFydG1l
bnRzIG9mIE5ldXJvbG9neSAoQy5OLkYuLCBNLkcuLCBTLlIuVS4sIEouRC5HLiksIFBhdGhvbG9n
eSAoTS5HLiwgSi5ELkcuKSwgYW5kIEVudmlyb25tZW50YWwgSGVhbHRoIChNLksuKSwgRW1vcnkg
VW5pdmVyc2l0eSBTY2hvb2wgb2YgTWVkaWNpbmUsIEF0bGFudGEsIEdBLiBjaHJpc3RpbmEubmlj
b2xlLmZvdXJuaWVyQGVtb3J5LmVkdS4mI3hEO0Zyb20gdGhlIERlcGFydG1lbnRzIG9mIE5ldXJv
bG9neSAoQy5OLkYuLCBNLkcuLCBTLlIuVS4sIEouRC5HLiksIFBhdGhvbG9neSAoTS5HLiwgSi5E
LkcuKSwgYW5kIEVudmlyb25tZW50YWwgSGVhbHRoIChNLksuKSwgRW1vcnkgVW5pdmVyc2l0eSBT
Y2hvb2wgb2YgTWVkaWNpbmUsIEF0bGFudGEsIEdBLjwvYXV0aC1hZGRyZXNzPjx0aXRsZXM+PHRp
dGxlPkhlYWQgaW5qdXJ5IGRvZXMgbm90IGFsdGVyIGRpc2Vhc2UgcHJvZ3Jlc3Npb24gb3IgbmV1
cm9wYXRob2xvZ2ljIG91dGNvbWVzIGluIEFMUzwvdGl0bGU+PHNlY29uZGFyeS10aXRsZT5OZXVy
b2xvZ3k8L3NlY29uZGFyeS10aXRsZT48L3RpdGxlcz48cGVyaW9kaWNhbD48ZnVsbC10aXRsZT5O
ZXVyb2xvZ3k8L2Z1bGwtdGl0bGU+PC9wZXJpb2RpY2FsPjxwYWdlcz4xNzg4LTk1PC9wYWdlcz48
dm9sdW1lPjg0PC92b2x1bWU+PG51bWJlcj4xNzwvbnVtYmVyPjxrZXl3b3Jkcz48a2V5d29yZD5B
ZHVsdDwva2V5d29yZD48a2V5d29yZD5BZ2VkPC9rZXl3b3JkPjxrZXl3b3JkPkFsemhlaW1lciBE
aXNlYXNlL21ldGFib2xpc20vcGF0aG9sb2d5PC9rZXl3b3JkPjxrZXl3b3JkPkFteW90cm9waGlj
IExhdGVyYWwgU2NsZXJvc2lzL21ldGFib2xpc20vcGF0aG9sb2d5LypwaHlzaW9wYXRob2xvZ3k8
L2tleXdvcmQ+PGtleXdvcmQ+Q3JhbmlvY2VyZWJyYWwgVHJhdW1hLypjb21wbGljYXRpb25zPC9r
ZXl3b3JkPjxrZXl3b3JkPipEaXNlYXNlIFByb2dyZXNzaW9uPC9rZXl3b3JkPjxrZXl3b3JkPkh1
bWFuczwva2V5d29yZD48a2V5d29yZD5NYWxlPC9rZXl3b3JkPjxrZXl3b3JkPk1pZGRsZSBBZ2Vk
PC9rZXl3b3JkPjxrZXl3b3JkPlNldmVyaXR5IG9mIElsbG5lc3MgSW5kZXg8L2tleXdvcmQ+PGtl
eXdvcmQ+dGF1IFByb3RlaW5zLyptZXRhYm9saXNtPC9rZXl3b3JkPjwva2V5d29yZHM+PGRhdGVz
Pjx5ZWFyPjIwMTU8L3llYXI+PHB1Yi1kYXRlcz48ZGF0ZT5BcHIgMjg8L2RhdGU+PC9wdWItZGF0
ZXM+PC9kYXRlcz48aXNibj4xNTI2LTYzMlggKEVsZWN0cm9uaWMpJiN4RDswMDI4LTM4NzggKExp
bmtpbmcpPC9pc2JuPjxhY2Nlc3Npb24tbnVtPjI1ODMyNjYwPC9hY2Nlc3Npb24tbnVtPjx1cmxz
PjxyZWxhdGVkLXVybHM+PHVybD5odHRwOi8vd3d3Lm5jYmkubmxtLm5paC5nb3YvcHVibWVkLzI1
ODMyNjYwPC91cmw+PC9yZWxhdGVkLXVybHM+PC91cmxzPjxjdXN0b20yPjQ0MjQxMjg8L2N1c3Rv
bTI+PGVsZWN0cm9uaWMtcmVzb3VyY2UtbnVtPjEwLjEyMTIvV05MLjAwMDAwMDAwMDAwMDE1MjI8
L2VsZWN0cm9uaWMtcmVzb3VyY2UtbnVtPjwvcmVjb3JkPjwvQ2l0ZT48L0VuZE5vdGU+
</w:fldData>
        </w:fldChar>
      </w:r>
      <w:r w:rsidR="00A11E7B">
        <w:instrText xml:space="preserve"> ADDIN EN.CITE.DATA </w:instrText>
      </w:r>
      <w:r w:rsidR="00A11E7B">
        <w:fldChar w:fldCharType="end"/>
      </w:r>
      <w:r w:rsidR="00C760F8">
        <w:fldChar w:fldCharType="separate"/>
      </w:r>
      <w:r w:rsidR="00A11E7B" w:rsidRPr="00A11E7B">
        <w:rPr>
          <w:noProof/>
          <w:vertAlign w:val="superscript"/>
        </w:rPr>
        <w:t>11,12</w:t>
      </w:r>
      <w:r w:rsidR="00C760F8">
        <w:fldChar w:fldCharType="end"/>
      </w:r>
      <w:r w:rsidR="00E21E7F">
        <w:t xml:space="preserve"> </w:t>
      </w:r>
      <w:r w:rsidR="00B63C7A">
        <w:t xml:space="preserve">Deployment increases exposure to toxins from exploded munitions, destroyed buildings, vehicles and landscape. Lead poisoning can cause a motor neuropathy, and </w:t>
      </w:r>
      <w:r w:rsidR="007A64F9">
        <w:t>other toxins such as pesticides have been proposed to play a role. Physical trauma has been explored as a risk factor, but there is no suggestion in the work on military service that ALS was more frequent in those with physical injuries.</w:t>
      </w:r>
      <w:r w:rsidR="00E92A6A">
        <w:t xml:space="preserve"> Furthermore, studies of military service are notoriously difficult because of the difficulties of finding an appropriate comparison group; in particular, there may be major ‘baseline’ differences between members of the military who are deployed or who are not deployed in a particular conflict, as well as differences between military personnel and the general population.</w:t>
      </w:r>
      <w:r w:rsidR="0094651A">
        <w:t xml:space="preserve"> </w:t>
      </w:r>
    </w:p>
    <w:p w:rsidR="00C11F86" w:rsidRDefault="00C11F86" w:rsidP="0093435C">
      <w:pPr>
        <w:spacing w:after="0" w:line="480" w:lineRule="auto"/>
      </w:pPr>
    </w:p>
    <w:p w:rsidR="0045131F" w:rsidRDefault="0094651A" w:rsidP="0093435C">
      <w:pPr>
        <w:spacing w:after="0" w:line="480" w:lineRule="auto"/>
      </w:pPr>
      <w:r>
        <w:lastRenderedPageBreak/>
        <w:t xml:space="preserve">The study reported here suggests that military service in World War II is a risk factor for ALS. As the authors point out, military service in other wars may also be a risk factor, but if the effect is small, large numbers need to be studied, and </w:t>
      </w:r>
      <w:r w:rsidR="00273113">
        <w:t>any increased risk may not manifest itself until older ages, i.e. several decades after military service has ended</w:t>
      </w:r>
      <w:r>
        <w:t xml:space="preserve">. </w:t>
      </w:r>
      <w:r w:rsidR="00273113">
        <w:t>This is</w:t>
      </w:r>
      <w:r>
        <w:t xml:space="preserve"> true for WWII but not for other more recent conflicts</w:t>
      </w:r>
      <w:r w:rsidR="00273113">
        <w:t>. I</w:t>
      </w:r>
      <w:r w:rsidR="0085645F">
        <w:t>t may therefore be that military service in general is a risk factor</w:t>
      </w:r>
      <w:r>
        <w:t>.</w:t>
      </w:r>
      <w:r w:rsidR="0085645F">
        <w:t xml:space="preserve"> For example,</w:t>
      </w:r>
      <w:r>
        <w:t xml:space="preserve"> deployment in the second Gulf War has been considered a strong risk factor for ALS</w:t>
      </w:r>
      <w:r w:rsidR="00273113">
        <w:t xml:space="preserve"> in some studies</w:t>
      </w:r>
      <w:r>
        <w:t>.</w:t>
      </w:r>
      <w:r w:rsidR="00C760F8">
        <w:fldChar w:fldCharType="begin"/>
      </w:r>
      <w:r w:rsidR="00A11E7B">
        <w:instrText xml:space="preserve"> ADDIN EN.CITE &lt;EndNote&gt;&lt;Cite&gt;&lt;Author&gt;Beard&lt;/Author&gt;&lt;Year&gt;2015&lt;/Year&gt;&lt;RecNum&gt;11&lt;/RecNum&gt;&lt;DisplayText&gt;&lt;style face="superscript"&gt;13&lt;/style&gt;&lt;/DisplayText&gt;&lt;record&gt;&lt;rec-number&gt;11&lt;/rec-number&gt;&lt;foreign-keys&gt;&lt;key app="EN" db-id="dxs2pa0retsf22eppdzpwtx8arze2faeefxt" timestamp="1437981255"&gt;11&lt;/key&gt;&lt;/foreign-keys&gt;&lt;ref-type name="Journal Article"&gt;17&lt;/ref-type&gt;&lt;contributors&gt;&lt;authors&gt;&lt;author&gt;Beard, J. D.&lt;/author&gt;&lt;author&gt;Kamel, F.&lt;/author&gt;&lt;/authors&gt;&lt;/contributors&gt;&lt;titles&gt;&lt;title&gt;Military service, deployments, and exposures in relation to amyotrophic lateral sclerosis etiology and survival&lt;/title&gt;&lt;secondary-title&gt;Epidemiol Rev&lt;/secondary-title&gt;&lt;/titles&gt;&lt;periodical&gt;&lt;full-title&gt;Epidemiol Rev&lt;/full-title&gt;&lt;/periodical&gt;&lt;pages&gt;55-70&lt;/pages&gt;&lt;volume&gt;37&lt;/volume&gt;&lt;keywords&gt;&lt;keyword&gt;Gulf War&lt;/keyword&gt;&lt;keyword&gt;amyotrophic lateral sclerosis&lt;/keyword&gt;&lt;keyword&gt;incidence&lt;/keyword&gt;&lt;keyword&gt;military personnel&lt;/keyword&gt;&lt;keyword&gt;mortality&lt;/keyword&gt;&lt;keyword&gt;motor neuron disease&lt;/keyword&gt;&lt;keyword&gt;occupational exposure&lt;/keyword&gt;&lt;keyword&gt;veterans&lt;/keyword&gt;&lt;/keywords&gt;&lt;dates&gt;&lt;year&gt;2015&lt;/year&gt;&lt;/dates&gt;&lt;isbn&gt;1478-6729 (Electronic)&amp;#xD;0193-936X (Linking)&lt;/isbn&gt;&lt;accession-num&gt;25365170&lt;/accession-num&gt;&lt;urls&gt;&lt;related-urls&gt;&lt;url&gt;http://www.ncbi.nlm.nih.gov/pubmed/25365170&lt;/url&gt;&lt;/related-urls&gt;&lt;/urls&gt;&lt;custom2&gt;4325667&lt;/custom2&gt;&lt;electronic-resource-num&gt;10.1093/epirev/mxu001&lt;/electronic-resource-num&gt;&lt;/record&gt;&lt;/Cite&gt;&lt;/EndNote&gt;</w:instrText>
      </w:r>
      <w:r w:rsidR="00C760F8">
        <w:fldChar w:fldCharType="separate"/>
      </w:r>
      <w:r w:rsidR="00A11E7B" w:rsidRPr="00A11E7B">
        <w:rPr>
          <w:noProof/>
          <w:vertAlign w:val="superscript"/>
        </w:rPr>
        <w:t>13</w:t>
      </w:r>
      <w:r w:rsidR="00C760F8">
        <w:fldChar w:fldCharType="end"/>
      </w:r>
      <w:r w:rsidR="0085645F">
        <w:t xml:space="preserve"> </w:t>
      </w:r>
    </w:p>
    <w:p w:rsidR="0045131F" w:rsidRDefault="0045131F" w:rsidP="0093435C">
      <w:pPr>
        <w:spacing w:after="0" w:line="480" w:lineRule="auto"/>
      </w:pPr>
    </w:p>
    <w:p w:rsidR="0094651A" w:rsidRDefault="0085645F" w:rsidP="0093435C">
      <w:pPr>
        <w:spacing w:after="0" w:line="480" w:lineRule="auto"/>
      </w:pPr>
      <w:r>
        <w:t xml:space="preserve">The finding that military service is associated with ALS risk highlights many of the problems in epidemiological research in a late onset, relatively low prevalence disease. The association could indicate </w:t>
      </w:r>
      <w:r w:rsidR="00273113">
        <w:t xml:space="preserve">that </w:t>
      </w:r>
      <w:r>
        <w:t>exercise is a risk factor, or predisposition to high athletic skill, or high developmental levels of testosterone, or something related to military service, or exposure to a factor resulting from deployment. In other words, while the finding is intriguing, it cannot easily be put in context without further information. We need other environmental risk factors, or a robust gene x environment interaction that can guide interpretation of the association.</w:t>
      </w:r>
    </w:p>
    <w:p w:rsidR="007A64F9" w:rsidRDefault="007A64F9" w:rsidP="0093435C">
      <w:pPr>
        <w:spacing w:after="0" w:line="480" w:lineRule="auto"/>
      </w:pPr>
    </w:p>
    <w:p w:rsidR="00DD2F7F" w:rsidRDefault="00273113" w:rsidP="0093435C">
      <w:pPr>
        <w:spacing w:after="0" w:line="480" w:lineRule="auto"/>
      </w:pPr>
      <w:r>
        <w:t>In contrast to studies of the military, studies of the general workforce have many advantages particularly because of the very low levels of confounding when different g</w:t>
      </w:r>
      <w:r w:rsidR="00081CDD">
        <w:t>roups of workers are compared</w:t>
      </w:r>
      <w:r>
        <w:t>.</w:t>
      </w:r>
      <w:r w:rsidR="00C760F8">
        <w:fldChar w:fldCharType="begin"/>
      </w:r>
      <w:r w:rsidR="00A11E7B">
        <w:instrText xml:space="preserve"> ADDIN EN.CITE &lt;EndNote&gt;&lt;Cite&gt;&lt;Author&gt;Pearce&lt;/Author&gt;&lt;Year&gt;2007&lt;/Year&gt;&lt;RecNum&gt;12&lt;/RecNum&gt;&lt;DisplayText&gt;&lt;style face="superscript"&gt;14&lt;/style&gt;&lt;/DisplayText&gt;&lt;record&gt;&lt;rec-number&gt;12&lt;/rec-number&gt;&lt;foreign-keys&gt;&lt;key app="EN" db-id="dxs2pa0retsf22eppdzpwtx8arze2faeefxt" timestamp="1437981330"&gt;12&lt;/key&gt;&lt;/foreign-keys&gt;&lt;ref-type name="Journal Article"&gt;17&lt;/ref-type&gt;&lt;contributors&gt;&lt;authors&gt;&lt;author&gt;Pearce, N.&lt;/author&gt;&lt;author&gt;Checkoway, H.&lt;/author&gt;&lt;author&gt;Kriebel, D.&lt;/author&gt;&lt;/authors&gt;&lt;/contributors&gt;&lt;auth-address&gt;Centre for Public Health Research, Massey University Wellington Campus, Wellington, New Zealand. n.e.pearce@massey.ac.nz&lt;/auth-address&gt;&lt;titles&gt;&lt;title&gt;Bias in occupational epidemiology studies&lt;/title&gt;&lt;secondary-title&gt;Occup Environ Med&lt;/secondary-title&gt;&lt;/titles&gt;&lt;periodical&gt;&lt;full-title&gt;Occup Environ Med&lt;/full-title&gt;&lt;/periodical&gt;&lt;pages&gt;562-8&lt;/pages&gt;&lt;volume&gt;64&lt;/volume&gt;&lt;number&gt;8&lt;/number&gt;&lt;keywords&gt;&lt;keyword&gt;Bias (Epidemiology)&lt;/keyword&gt;&lt;keyword&gt;Confounding Factors (Epidemiology)&lt;/keyword&gt;&lt;keyword&gt;Data Collection&lt;/keyword&gt;&lt;keyword&gt;Epidemiologic Studies&lt;/keyword&gt;&lt;keyword&gt;Healthy Worker Effect&lt;/keyword&gt;&lt;keyword&gt;Humans&lt;/keyword&gt;&lt;keyword&gt;Mortality&lt;/keyword&gt;&lt;keyword&gt;Occupational Diseases/classification/*epidemiology&lt;/keyword&gt;&lt;keyword&gt;Occupational Health/*statistics &amp;amp; numerical data&lt;/keyword&gt;&lt;keyword&gt;Risk Assessment/standards&lt;/keyword&gt;&lt;/keywords&gt;&lt;dates&gt;&lt;year&gt;2007&lt;/year&gt;&lt;pub-dates&gt;&lt;date&gt;Aug&lt;/date&gt;&lt;/pub-dates&gt;&lt;/dates&gt;&lt;isbn&gt;1470-7926 (Electronic)&amp;#xD;1351-0711 (Linking)&lt;/isbn&gt;&lt;accession-num&gt;17053019&lt;/accession-num&gt;&lt;urls&gt;&lt;related-urls&gt;&lt;url&gt;http://www.ncbi.nlm.nih.gov/pubmed/17053019&lt;/url&gt;&lt;/related-urls&gt;&lt;/urls&gt;&lt;custom2&gt;2078501&lt;/custom2&gt;&lt;electronic-resource-num&gt;10.1136/oem.2006.026690&lt;/electronic-resource-num&gt;&lt;/record&gt;&lt;/Cite&gt;&lt;/EndNote&gt;</w:instrText>
      </w:r>
      <w:r w:rsidR="00C760F8">
        <w:fldChar w:fldCharType="separate"/>
      </w:r>
      <w:r w:rsidR="00A11E7B" w:rsidRPr="00A11E7B">
        <w:rPr>
          <w:noProof/>
          <w:vertAlign w:val="superscript"/>
        </w:rPr>
        <w:t>14</w:t>
      </w:r>
      <w:r w:rsidR="00C760F8">
        <w:fldChar w:fldCharType="end"/>
      </w:r>
      <w:r>
        <w:t xml:space="preserve"> </w:t>
      </w:r>
      <w:r w:rsidR="00E64F6D">
        <w:t xml:space="preserve">Exposure to electric shock is an appealing candidate risk factor for ALS because on a very simplistic level, nerves work by electricity, and too much could be thought of as likely to damage them. The problem is that while large electric shocks are known to damage the nervous system, they </w:t>
      </w:r>
      <w:r w:rsidR="0094651A">
        <w:t>do so to all modalities, and any</w:t>
      </w:r>
      <w:r w:rsidR="00E64F6D">
        <w:t xml:space="preserve"> motor impairment</w:t>
      </w:r>
      <w:r w:rsidR="0094651A">
        <w:t xml:space="preserve"> caused</w:t>
      </w:r>
      <w:r w:rsidR="00E64F6D">
        <w:t xml:space="preserve"> is fixed</w:t>
      </w:r>
      <w:r w:rsidR="009D17D9">
        <w:t xml:space="preserve"> </w:t>
      </w:r>
      <w:r w:rsidR="00BD3D3E">
        <w:t>rather than progressive</w:t>
      </w:r>
      <w:r w:rsidR="00E64F6D">
        <w:t>.</w:t>
      </w:r>
      <w:r w:rsidR="00C760F8">
        <w:fldChar w:fldCharType="begin"/>
      </w:r>
      <w:r w:rsidR="00A11E7B">
        <w:instrText xml:space="preserve"> ADDIN EN.CITE &lt;EndNote&gt;&lt;Cite&gt;&lt;Author&gt;Abhinav&lt;/Author&gt;&lt;Year&gt;2007&lt;/Year&gt;&lt;RecNum&gt;13&lt;/RecNum&gt;&lt;DisplayText&gt;&lt;style face="superscript"&gt;15&lt;/style&gt;&lt;/DisplayText&gt;&lt;record&gt;&lt;rec-number&gt;13&lt;/rec-number&gt;&lt;foreign-keys&gt;&lt;key app="EN" db-id="dxs2pa0retsf22eppdzpwtx8arze2faeefxt" timestamp="1437981392"&gt;13&lt;/key&gt;&lt;/foreign-keys&gt;&lt;ref-type name="Journal Article"&gt;17&lt;/ref-type&gt;&lt;contributors&gt;&lt;authors&gt;&lt;author&gt;Abhinav, K.&lt;/author&gt;&lt;author&gt;Al-Chalabi, A.&lt;/author&gt;&lt;author&gt;Hortobagyi, T.&lt;/author&gt;&lt;author&gt;Leigh, P. N.&lt;/author&gt;&lt;/authors&gt;&lt;/contributors&gt;&lt;auth-address&gt;Queen Elizabeth Hospital, London, UK.&lt;/auth-address&gt;&lt;titles&gt;&lt;title&gt;Electrical injury and amyotrophic lateral sclerosis: a systematic review of the literature&lt;/title&gt;&lt;secondary-title&gt;J Neurol Neurosurg Psychiatry&lt;/secondary-title&gt;&lt;/titles&gt;&lt;periodical&gt;&lt;full-title&gt;J Neurol Neurosurg Psychiatry&lt;/full-title&gt;&lt;/periodical&gt;&lt;pages&gt;450-3&lt;/pages&gt;&lt;volume&gt;78&lt;/volume&gt;&lt;number&gt;5&lt;/number&gt;&lt;keywords&gt;&lt;keyword&gt;Amyotrophic Lateral Sclerosis/epidemiology/*etiology&lt;/keyword&gt;&lt;keyword&gt;Electric Injuries/*complications&lt;/keyword&gt;&lt;keyword&gt;Humans&lt;/keyword&gt;&lt;keyword&gt;Motor Skills Disorders/epidemiology/*etiology&lt;/keyword&gt;&lt;keyword&gt;Risk Factors&lt;/keyword&gt;&lt;keyword&gt;Syndrome&lt;/keyword&gt;&lt;keyword&gt;Time Factors&lt;/keyword&gt;&lt;/keywords&gt;&lt;dates&gt;&lt;year&gt;2007&lt;/year&gt;&lt;pub-dates&gt;&lt;date&gt;May&lt;/date&gt;&lt;/pub-dates&gt;&lt;/dates&gt;&lt;isbn&gt;1468-330X (Electronic)&amp;#xD;0022-3050 (Linking)&lt;/isbn&gt;&lt;accession-num&gt;17098839&lt;/accession-num&gt;&lt;urls&gt;&lt;related-urls&gt;&lt;url&gt;http://www.ncbi.nlm.nih.gov/pubmed/17098839&lt;/url&gt;&lt;/related-urls&gt;&lt;/urls&gt;&lt;custom2&gt;2117843&lt;/custom2&gt;&lt;electronic-resource-num&gt;10.1136/jnnp.2006.104414&lt;/electronic-resource-num&gt;&lt;/record&gt;&lt;/Cite&gt;&lt;/EndNote&gt;</w:instrText>
      </w:r>
      <w:r w:rsidR="00C760F8">
        <w:fldChar w:fldCharType="separate"/>
      </w:r>
      <w:r w:rsidR="00A11E7B" w:rsidRPr="00A11E7B">
        <w:rPr>
          <w:noProof/>
          <w:vertAlign w:val="superscript"/>
        </w:rPr>
        <w:t>15</w:t>
      </w:r>
      <w:r w:rsidR="00C760F8">
        <w:fldChar w:fldCharType="end"/>
      </w:r>
      <w:r w:rsidR="00E64F6D">
        <w:t xml:space="preserve"> In contrast, ALS is confined largely to motor neurons, and is progressive</w:t>
      </w:r>
      <w:r w:rsidR="00BD3D3E">
        <w:t>, not a static disability</w:t>
      </w:r>
      <w:r w:rsidR="00E64F6D">
        <w:t>.</w:t>
      </w:r>
      <w:r w:rsidR="00BD3D3E">
        <w:t xml:space="preserve"> T</w:t>
      </w:r>
      <w:r w:rsidR="009D17D9">
        <w:t xml:space="preserve">he authors show a non-significant increase in risk of ALS in those whose job left them at risk of electric shock and electromagnetic fields. </w:t>
      </w:r>
      <w:r w:rsidR="00BD3D3E">
        <w:t>This might mean that such exposure is a risk factor and the study was underpowered, or that there really is no such association.</w:t>
      </w:r>
    </w:p>
    <w:p w:rsidR="00830625" w:rsidRDefault="00830625" w:rsidP="0093435C">
      <w:pPr>
        <w:spacing w:after="0" w:line="480" w:lineRule="auto"/>
      </w:pPr>
    </w:p>
    <w:p w:rsidR="00830625" w:rsidRDefault="00830625" w:rsidP="0093435C">
      <w:pPr>
        <w:spacing w:after="0" w:line="480" w:lineRule="auto"/>
      </w:pPr>
      <w:r>
        <w:t xml:space="preserve">Recently, ALS was shown to be a </w:t>
      </w:r>
      <w:r w:rsidR="00E7353B">
        <w:t>multistep process, like cancer.</w:t>
      </w:r>
      <w:r w:rsidR="00C760F8">
        <w:fldChar w:fldCharType="begin">
          <w:fldData xml:space="preserve">PEVuZE5vdGU+PENpdGU+PEF1dGhvcj5BbC1DaGFsYWJpPC9BdXRob3I+PFllYXI+MjAxNDwvWWVh
cj48UmVjTnVtPjE0PC9SZWNOdW0+PERpc3BsYXlUZXh0PjxzdHlsZSBmYWNlPSJzdXBlcnNjcmlw
dCI+MTY8L3N0eWxlPjwvRGlzcGxheVRleHQ+PHJlY29yZD48cmVjLW51bWJlcj4xNDwvcmVjLW51
bWJlcj48Zm9yZWlnbi1rZXlzPjxrZXkgYXBwPSJFTiIgZGItaWQ9ImR4czJwYTByZXRzZjIyZXBw
ZHpwd3R4OGFyemUyZmFlZWZ4dCIgdGltZXN0YW1wPSIxNDM3OTgxNDUyIj4xNDwva2V5PjwvZm9y
ZWlnbi1rZXlzPjxyZWYtdHlwZSBuYW1lPSJKb3VybmFsIEFydGljbGUiPjE3PC9yZWYtdHlwZT48
Y29udHJpYnV0b3JzPjxhdXRob3JzPjxhdXRob3I+QWwtQ2hhbGFiaSwgQS48L2F1dGhvcj48YXV0
aG9yPkNhbHZvLCBBLjwvYXV0aG9yPjxhdXRob3I+Q2hpbywgQS48L2F1dGhvcj48YXV0aG9yPkNv
bHZpbGxlLCBTLjwvYXV0aG9yPjxhdXRob3I+RWxsaXMsIEMuIE0uPC9hdXRob3I+PGF1dGhvcj5I
YXJkaW1hbiwgTy48L2F1dGhvcj48YXV0aG9yPkhldmVyaW4sIE0uPC9hdXRob3I+PGF1dGhvcj5I
b3dhcmQsIFIuIFMuPC9hdXRob3I+PGF1dGhvcj5IdWlzbWFuLCBNLiBILjwvYXV0aG9yPjxhdXRo
b3I+S2VyZW4sIE4uPC9hdXRob3I+PGF1dGhvcj5MZWlnaCwgUC4gTi48L2F1dGhvcj48YXV0aG9y
Pk1henppbmksIEwuPC9hdXRob3I+PGF1dGhvcj5Nb3JhLCBHLjwvYXV0aG9yPjxhdXRob3I+T3Jy
ZWxsLCBSLiBXLjwvYXV0aG9yPjxhdXRob3I+Um9vbmV5LCBKLjwvYXV0aG9yPjxhdXRob3I+U2Nv
dHQsIEsuIE0uPC9hdXRob3I+PGF1dGhvcj5TY290dG9uLCBXLiBKLjwvYXV0aG9yPjxhdXRob3I+
U2VlbGVuLCBNLjwvYXV0aG9yPjxhdXRob3I+U2hhdywgQy4gRS48L2F1dGhvcj48YXV0aG9yPlNp
ZGxlLCBLLiBTLjwvYXV0aG9yPjxhdXRob3I+U3dpbmdsZXIsIFIuPC9hdXRob3I+PGF1dGhvcj5U
c3VkYSwgTS48L2F1dGhvcj48YXV0aG9yPlZlbGRpbmssIEouIEguPC9hdXRob3I+PGF1dGhvcj5W
aXNzZXIsIEEuIEUuPC9hdXRob3I+PGF1dGhvcj52YW4gZGVuIEJlcmcsIEwuIEguPC9hdXRob3I+
PGF1dGhvcj5QZWFyY2UsIE4uPC9hdXRob3I+PC9hdXRob3JzPjwvY29udHJpYnV0b3JzPjxhdXRo
LWFkZHJlc3M+S2luZyZhcG9zO3MgQ29sbGVnZSBMb25kb24sIEluc3RpdHV0ZSBvZiBQc3ljaGlh
dHJ5LCBEZXBhcnRtZW50IG9mIENsaW5pY2FsIE5ldXJvc2NpZW5jZSwgTG9uZG9uLCBVSy4gRWxl
Y3Ryb25pYyBhZGRyZXNzOiBhbW1hci5hbC1jaGFsYWJpQGtjbC5hYy51ay4mI3hEO0FMUyBDZW50
ZXIsIFJpdGEgTGV2aSBNb250YWxjaW5pIERlcGFydG1lbnQgb2YgTmV1cm9zY2llbmNlLCBVbml2
ZXJzaXR5IG9mIFR1cmluLCBUdXJpbiwgSXRhbHk7IEF6aWVuZGEgT3NwZWRhbGllcm8gVW5pdmVy
c2l0YXJpYSBDaXR0YSBkZWxsYSBTYWx1dGUgZSBkZWxsYSBTY2llbnphIGRpIFRvcmlubywgVHVy
aW4sIEl0YWx5OyBOZXVyb3NjaWVuY2UgSW5zdGl0dXRlIG9mIFR1cmluIChOSVQpLCBUdXJpbiwg
SXRhbHkuJiN4RDtFdWFuIE1hY0RvbmFsZCBDZW50cmUgZm9yIE1ORCBSZXNlYXJjaCwgVW5pdmVy
c2l0eSBvZiBFZGluYnVyZ2gsIEVkaW5idXJnaCwgVUsuJiN4RDtNb3RvciBOZXJ2ZSBDbGluaWMs
IEtpbmcmYXBvcztzIENvbGxlZ2UgSG9zcGl0YWwsIExvbmRvbiwgVUsuJiN4RDtBY2FkZW1pYyBV
bml0IG9mIE5ldXJvbG9neSwgVHJpbml0eSBCaW9tZWRpY2FsIFNjaWVuY2VzIEluc3RpdHV0ZSwg
VHJpbml0eSBDb2xsZWdlIER1YmxpbiwgRHVibGluLCBJcmVsYW5kLiYjeEQ7RGVwYXJ0bWVudCBv
ZiBDbGluaWNhbCBOZXVyb3NjaWVuY2UsIFVDTCBJbnN0aXR1dGUgb2YgTmV1cm9sb2d5LCBMb25k
b24sIFVLOyBOYXRpb25hbCBIb3NwaXRhbCBmb3IgTmV1cm9sb2d5IGFuZCBOZXVyb3N1cmdlcnks
IExvbmRvbiwgVUsuJiN4RDtEZXBhcnRtZW50IG9mIE5ldXJvbG9neSwgQnJhaW4gQ2VudGVyIFJ1
ZG9sZiBNYWdudXMsIFVuaXZlcnNpdHkgTWVkaWNhbCBDZW50ZXIgVXRyZWNodCwgVXRyZWNodCwg
TmV0aGVybGFuZHMuJiN4RDtLaW5nJmFwb3M7cyBDb2xsZWdlIExvbmRvbiwgSW5zdGl0dXRlIG9m
IFBzeWNoaWF0cnksIERlcGFydG1lbnQgb2YgQ2xpbmljYWwgTmV1cm9zY2llbmNlLCBMb25kb24s
IFVLLiYjeEQ7RGVwYXJ0bWVudCBvZiBOZXVyb2xvZ3ksIEJyaWdodG9uIGFuZCBTdXNzZXggTWVk
aWNhbCBTY2hvb2wgVHJhZmZvcmQgQ2VudHJlIGZvciBCaW9tZWRpY2FsIFJlc2VhcmNoLCBVbml2
ZXJzaXR5IG9mIFN1c3NleCwgRmFsbWVyLCBFYXN0IFN1c3NleCwgVUsuJiN4RDtEZXBhcnRtZW50
IG9mIE5ldXJvbG9neSwgJmFwb3M7QW1lZGVvIEF2b2dhZHJvJmFwb3M7IFVuaXZlcnNpdHkgb2Yg
RWFzdGVybiBQaWVkbW9udCBhbmQgQXppZW5kYSBPc3BlZGFsaWVyYSBVbml2ZXJzaXRhcmlhIE1h
Z2dpb3JlIGRlbGxhIENhcml0YSwgTm92YXJhLCBJdGFseS4mI3hEO1NhbHZhdG9yZSBNYXVnZXJp
IEZvdW5kYXRpb24sIElSQ1NTOyBTY2llbnRpZmljIEluc3RpdHV0ZSBvZiBNaWxhbiwgTWlsYW4s
IEl0YWx5LiYjeEQ7RGVwYXJ0bWVudCBvZiBOZXVyb2xvZ3ksIEFkZGVuYnJvb2tlJmFwb3M7cyBI
b3NwaXRhbCwgQ2FtYnJpZGdlLCBVSy4mI3hEO0ZhY3VsdHkgb2YgRXBpZGVtaW9sb2d5IGFuZCBQ
b3B1bGF0aW9uIEhlYWx0aCwgTG9uZG9uIFNjaG9vbCBvZiBIeWdpZW5lICZhbXA7IFRyb3BpY2Fs
IE1lZGljaW5lLCBMb25kb24sIFVLOyBDZW50cmUgZm9yIFB1YmxpYyBIZWFsdGggUmVzZWFyY2gs
IE1hc3NleSBVbml2ZXJzaXR5IFdlbGxpbmd0b24gQ2FtcHVzLCBXZWxsaW5ndG9uLCBOZXcgWmVh
bGFuZC48L2F1dGgtYWRkcmVzcz48dGl0bGVzPjx0aXRsZT5BbmFseXNpcyBvZiBhbXlvdHJvcGhp
YyBsYXRlcmFsIHNjbGVyb3NpcyBhcyBhIG11bHRpc3RlcCBwcm9jZXNzOiBhIHBvcHVsYXRpb24t
YmFzZWQgbW9kZWxsaW5nIHN0dWR5PC90aXRsZT48c2Vjb25kYXJ5LXRpdGxlPkxhbmNldCBOZXVy
b2w8L3NlY29uZGFyeS10aXRsZT48L3RpdGxlcz48cGVyaW9kaWNhbD48ZnVsbC10aXRsZT5MYW5j
ZXQgTmV1cm9sPC9mdWxsLXRpdGxlPjwvcGVyaW9kaWNhbD48cGFnZXM+MTEwOC0xMzwvcGFnZXM+
PHZvbHVtZT4xMzwvdm9sdW1lPjxudW1iZXI+MTE8L251bWJlcj48a2V5d29yZHM+PGtleXdvcmQ+
QWR1bHQ8L2tleXdvcmQ+PGtleXdvcmQ+QWdlZDwva2V5d29yZD48a2V5d29yZD5BbXlvdHJvcGhp
YyBMYXRlcmFsIFNjbGVyb3Npcy9kaWFnbm9zaXMvKmVwaWRlbWlvbG9neTwva2V5d29yZD48a2V5
d29yZD4qRGlzZWFzZSBQcm9ncmVzc2lvbjwva2V5d29yZD48a2V5d29yZD5FbmdsYW5kL2VwaWRl
bWlvbG9neTwva2V5d29yZD48a2V5d29yZD5GZW1hbGU8L2tleXdvcmQ+PGtleXdvcmQ+RmlubGFu
ZC9lcGlkZW1pb2xvZ3k8L2tleXdvcmQ+PGtleXdvcmQ+SHVtYW5zPC9rZXl3b3JkPjxrZXl3b3Jk
PklyZWxhbmQvZXBpZGVtaW9sb2d5PC9rZXl3b3JkPjxrZXl3b3JkPkl0YWx5L2VwaWRlbWlvbG9n
eTwva2V5d29yZD48a2V5d29yZD5MaW5lYXIgTW9kZWxzPC9rZXl3b3JkPjxrZXl3b3JkPk1hbGU8
L2tleXdvcmQ+PGtleXdvcmQ+TWlkZGxlIEFnZWQ8L2tleXdvcmQ+PGtleXdvcmQ+Kk1vZGVscywg
VGhlb3JldGljYWw8L2tleXdvcmQ+PGtleXdvcmQ+UG9wdWxhdGlvbiBTdXJ2ZWlsbGFuY2UvKm1l
dGhvZHM8L2tleXdvcmQ+PGtleXdvcmQ+KlJlZ2lzdHJpZXMvc3RhdGlzdGljcyAmYW1wOyBudW1l
cmljYWwgZGF0YTwva2V5d29yZD48a2V5d29yZD5TY290bGFuZC9lcGlkZW1pb2xvZ3k8L2tleXdv
cmQ+PC9rZXl3b3Jkcz48ZGF0ZXM+PHllYXI+MjAxNDwveWVhcj48cHViLWRhdGVzPjxkYXRlPk5v
djwvZGF0ZT48L3B1Yi1kYXRlcz48L2RhdGVzPjxpc2JuPjE0NzQtNDQ2NSAoRWxlY3Ryb25pYykm
I3hEOzE0NzQtNDQyMiAoTGlua2luZyk8L2lzYm4+PGFjY2Vzc2lvbi1udW0+MjUzMDA5MzY8L2Fj
Y2Vzc2lvbi1udW0+PHVybHM+PHJlbGF0ZWQtdXJscz48dXJsPmh0dHA6Ly93d3cubmNiaS5ubG0u
bmloLmdvdi9wdWJtZWQvMjUzMDA5MzY8L3VybD48L3JlbGF0ZWQtdXJscz48L3VybHM+PGN1c3Rv
bTI+NDE5NzMzODwvY3VzdG9tMj48ZWxlY3Ryb25pYy1yZXNvdXJjZS1udW0+MTAuMTAxNi9TMTQ3
NC00NDIyKDE0KTcwMjE5LTQ8L2VsZWN0cm9uaWMtcmVzb3VyY2UtbnVtPjwvcmVjb3JkPjwvQ2l0
ZT48L0VuZE5vdGU+
</w:fldData>
        </w:fldChar>
      </w:r>
      <w:r w:rsidR="00A11E7B">
        <w:instrText xml:space="preserve"> ADDIN EN.CITE </w:instrText>
      </w:r>
      <w:r w:rsidR="00A11E7B">
        <w:fldChar w:fldCharType="begin">
          <w:fldData xml:space="preserve">PEVuZE5vdGU+PENpdGU+PEF1dGhvcj5BbC1DaGFsYWJpPC9BdXRob3I+PFllYXI+MjAxNDwvWWVh
cj48UmVjTnVtPjE0PC9SZWNOdW0+PERpc3BsYXlUZXh0PjxzdHlsZSBmYWNlPSJzdXBlcnNjcmlw
dCI+MTY8L3N0eWxlPjwvRGlzcGxheVRleHQ+PHJlY29yZD48cmVjLW51bWJlcj4xNDwvcmVjLW51
bWJlcj48Zm9yZWlnbi1rZXlzPjxrZXkgYXBwPSJFTiIgZGItaWQ9ImR4czJwYTByZXRzZjIyZXBw
ZHpwd3R4OGFyemUyZmFlZWZ4dCIgdGltZXN0YW1wPSIxNDM3OTgxNDUyIj4xNDwva2V5PjwvZm9y
ZWlnbi1rZXlzPjxyZWYtdHlwZSBuYW1lPSJKb3VybmFsIEFydGljbGUiPjE3PC9yZWYtdHlwZT48
Y29udHJpYnV0b3JzPjxhdXRob3JzPjxhdXRob3I+QWwtQ2hhbGFiaSwgQS48L2F1dGhvcj48YXV0
aG9yPkNhbHZvLCBBLjwvYXV0aG9yPjxhdXRob3I+Q2hpbywgQS48L2F1dGhvcj48YXV0aG9yPkNv
bHZpbGxlLCBTLjwvYXV0aG9yPjxhdXRob3I+RWxsaXMsIEMuIE0uPC9hdXRob3I+PGF1dGhvcj5I
YXJkaW1hbiwgTy48L2F1dGhvcj48YXV0aG9yPkhldmVyaW4sIE0uPC9hdXRob3I+PGF1dGhvcj5I
b3dhcmQsIFIuIFMuPC9hdXRob3I+PGF1dGhvcj5IdWlzbWFuLCBNLiBILjwvYXV0aG9yPjxhdXRo
b3I+S2VyZW4sIE4uPC9hdXRob3I+PGF1dGhvcj5MZWlnaCwgUC4gTi48L2F1dGhvcj48YXV0aG9y
Pk1henppbmksIEwuPC9hdXRob3I+PGF1dGhvcj5Nb3JhLCBHLjwvYXV0aG9yPjxhdXRob3I+T3Jy
ZWxsLCBSLiBXLjwvYXV0aG9yPjxhdXRob3I+Um9vbmV5LCBKLjwvYXV0aG9yPjxhdXRob3I+U2Nv
dHQsIEsuIE0uPC9hdXRob3I+PGF1dGhvcj5TY290dG9uLCBXLiBKLjwvYXV0aG9yPjxhdXRob3I+
U2VlbGVuLCBNLjwvYXV0aG9yPjxhdXRob3I+U2hhdywgQy4gRS48L2F1dGhvcj48YXV0aG9yPlNp
ZGxlLCBLLiBTLjwvYXV0aG9yPjxhdXRob3I+U3dpbmdsZXIsIFIuPC9hdXRob3I+PGF1dGhvcj5U
c3VkYSwgTS48L2F1dGhvcj48YXV0aG9yPlZlbGRpbmssIEouIEguPC9hdXRob3I+PGF1dGhvcj5W
aXNzZXIsIEEuIEUuPC9hdXRob3I+PGF1dGhvcj52YW4gZGVuIEJlcmcsIEwuIEguPC9hdXRob3I+
PGF1dGhvcj5QZWFyY2UsIE4uPC9hdXRob3I+PC9hdXRob3JzPjwvY29udHJpYnV0b3JzPjxhdXRo
LWFkZHJlc3M+S2luZyZhcG9zO3MgQ29sbGVnZSBMb25kb24sIEluc3RpdHV0ZSBvZiBQc3ljaGlh
dHJ5LCBEZXBhcnRtZW50IG9mIENsaW5pY2FsIE5ldXJvc2NpZW5jZSwgTG9uZG9uLCBVSy4gRWxl
Y3Ryb25pYyBhZGRyZXNzOiBhbW1hci5hbC1jaGFsYWJpQGtjbC5hYy51ay4mI3hEO0FMUyBDZW50
ZXIsIFJpdGEgTGV2aSBNb250YWxjaW5pIERlcGFydG1lbnQgb2YgTmV1cm9zY2llbmNlLCBVbml2
ZXJzaXR5IG9mIFR1cmluLCBUdXJpbiwgSXRhbHk7IEF6aWVuZGEgT3NwZWRhbGllcm8gVW5pdmVy
c2l0YXJpYSBDaXR0YSBkZWxsYSBTYWx1dGUgZSBkZWxsYSBTY2llbnphIGRpIFRvcmlubywgVHVy
aW4sIEl0YWx5OyBOZXVyb3NjaWVuY2UgSW5zdGl0dXRlIG9mIFR1cmluIChOSVQpLCBUdXJpbiwg
SXRhbHkuJiN4RDtFdWFuIE1hY0RvbmFsZCBDZW50cmUgZm9yIE1ORCBSZXNlYXJjaCwgVW5pdmVy
c2l0eSBvZiBFZGluYnVyZ2gsIEVkaW5idXJnaCwgVUsuJiN4RDtNb3RvciBOZXJ2ZSBDbGluaWMs
IEtpbmcmYXBvcztzIENvbGxlZ2UgSG9zcGl0YWwsIExvbmRvbiwgVUsuJiN4RDtBY2FkZW1pYyBV
bml0IG9mIE5ldXJvbG9neSwgVHJpbml0eSBCaW9tZWRpY2FsIFNjaWVuY2VzIEluc3RpdHV0ZSwg
VHJpbml0eSBDb2xsZWdlIER1YmxpbiwgRHVibGluLCBJcmVsYW5kLiYjeEQ7RGVwYXJ0bWVudCBv
ZiBDbGluaWNhbCBOZXVyb3NjaWVuY2UsIFVDTCBJbnN0aXR1dGUgb2YgTmV1cm9sb2d5LCBMb25k
b24sIFVLOyBOYXRpb25hbCBIb3NwaXRhbCBmb3IgTmV1cm9sb2d5IGFuZCBOZXVyb3N1cmdlcnks
IExvbmRvbiwgVUsuJiN4RDtEZXBhcnRtZW50IG9mIE5ldXJvbG9neSwgQnJhaW4gQ2VudGVyIFJ1
ZG9sZiBNYWdudXMsIFVuaXZlcnNpdHkgTWVkaWNhbCBDZW50ZXIgVXRyZWNodCwgVXRyZWNodCwg
TmV0aGVybGFuZHMuJiN4RDtLaW5nJmFwb3M7cyBDb2xsZWdlIExvbmRvbiwgSW5zdGl0dXRlIG9m
IFBzeWNoaWF0cnksIERlcGFydG1lbnQgb2YgQ2xpbmljYWwgTmV1cm9zY2llbmNlLCBMb25kb24s
IFVLLiYjeEQ7RGVwYXJ0bWVudCBvZiBOZXVyb2xvZ3ksIEJyaWdodG9uIGFuZCBTdXNzZXggTWVk
aWNhbCBTY2hvb2wgVHJhZmZvcmQgQ2VudHJlIGZvciBCaW9tZWRpY2FsIFJlc2VhcmNoLCBVbml2
ZXJzaXR5IG9mIFN1c3NleCwgRmFsbWVyLCBFYXN0IFN1c3NleCwgVUsuJiN4RDtEZXBhcnRtZW50
IG9mIE5ldXJvbG9neSwgJmFwb3M7QW1lZGVvIEF2b2dhZHJvJmFwb3M7IFVuaXZlcnNpdHkgb2Yg
RWFzdGVybiBQaWVkbW9udCBhbmQgQXppZW5kYSBPc3BlZGFsaWVyYSBVbml2ZXJzaXRhcmlhIE1h
Z2dpb3JlIGRlbGxhIENhcml0YSwgTm92YXJhLCBJdGFseS4mI3hEO1NhbHZhdG9yZSBNYXVnZXJp
IEZvdW5kYXRpb24sIElSQ1NTOyBTY2llbnRpZmljIEluc3RpdHV0ZSBvZiBNaWxhbiwgTWlsYW4s
IEl0YWx5LiYjeEQ7RGVwYXJ0bWVudCBvZiBOZXVyb2xvZ3ksIEFkZGVuYnJvb2tlJmFwb3M7cyBI
b3NwaXRhbCwgQ2FtYnJpZGdlLCBVSy4mI3hEO0ZhY3VsdHkgb2YgRXBpZGVtaW9sb2d5IGFuZCBQ
b3B1bGF0aW9uIEhlYWx0aCwgTG9uZG9uIFNjaG9vbCBvZiBIeWdpZW5lICZhbXA7IFRyb3BpY2Fs
IE1lZGljaW5lLCBMb25kb24sIFVLOyBDZW50cmUgZm9yIFB1YmxpYyBIZWFsdGggUmVzZWFyY2gs
IE1hc3NleSBVbml2ZXJzaXR5IFdlbGxpbmd0b24gQ2FtcHVzLCBXZWxsaW5ndG9uLCBOZXcgWmVh
bGFuZC48L2F1dGgtYWRkcmVzcz48dGl0bGVzPjx0aXRsZT5BbmFseXNpcyBvZiBhbXlvdHJvcGhp
YyBsYXRlcmFsIHNjbGVyb3NpcyBhcyBhIG11bHRpc3RlcCBwcm9jZXNzOiBhIHBvcHVsYXRpb24t
YmFzZWQgbW9kZWxsaW5nIHN0dWR5PC90aXRsZT48c2Vjb25kYXJ5LXRpdGxlPkxhbmNldCBOZXVy
b2w8L3NlY29uZGFyeS10aXRsZT48L3RpdGxlcz48cGVyaW9kaWNhbD48ZnVsbC10aXRsZT5MYW5j
ZXQgTmV1cm9sPC9mdWxsLXRpdGxlPjwvcGVyaW9kaWNhbD48cGFnZXM+MTEwOC0xMzwvcGFnZXM+
PHZvbHVtZT4xMzwvdm9sdW1lPjxudW1iZXI+MTE8L251bWJlcj48a2V5d29yZHM+PGtleXdvcmQ+
QWR1bHQ8L2tleXdvcmQ+PGtleXdvcmQ+QWdlZDwva2V5d29yZD48a2V5d29yZD5BbXlvdHJvcGhp
YyBMYXRlcmFsIFNjbGVyb3Npcy9kaWFnbm9zaXMvKmVwaWRlbWlvbG9neTwva2V5d29yZD48a2V5
d29yZD4qRGlzZWFzZSBQcm9ncmVzc2lvbjwva2V5d29yZD48a2V5d29yZD5FbmdsYW5kL2VwaWRl
bWlvbG9neTwva2V5d29yZD48a2V5d29yZD5GZW1hbGU8L2tleXdvcmQ+PGtleXdvcmQ+RmlubGFu
ZC9lcGlkZW1pb2xvZ3k8L2tleXdvcmQ+PGtleXdvcmQ+SHVtYW5zPC9rZXl3b3JkPjxrZXl3b3Jk
PklyZWxhbmQvZXBpZGVtaW9sb2d5PC9rZXl3b3JkPjxrZXl3b3JkPkl0YWx5L2VwaWRlbWlvbG9n
eTwva2V5d29yZD48a2V5d29yZD5MaW5lYXIgTW9kZWxzPC9rZXl3b3JkPjxrZXl3b3JkPk1hbGU8
L2tleXdvcmQ+PGtleXdvcmQ+TWlkZGxlIEFnZWQ8L2tleXdvcmQ+PGtleXdvcmQ+Kk1vZGVscywg
VGhlb3JldGljYWw8L2tleXdvcmQ+PGtleXdvcmQ+UG9wdWxhdGlvbiBTdXJ2ZWlsbGFuY2UvKm1l
dGhvZHM8L2tleXdvcmQ+PGtleXdvcmQ+KlJlZ2lzdHJpZXMvc3RhdGlzdGljcyAmYW1wOyBudW1l
cmljYWwgZGF0YTwva2V5d29yZD48a2V5d29yZD5TY290bGFuZC9lcGlkZW1pb2xvZ3k8L2tleXdv
cmQ+PC9rZXl3b3Jkcz48ZGF0ZXM+PHllYXI+MjAxNDwveWVhcj48cHViLWRhdGVzPjxkYXRlPk5v
djwvZGF0ZT48L3B1Yi1kYXRlcz48L2RhdGVzPjxpc2JuPjE0NzQtNDQ2NSAoRWxlY3Ryb25pYykm
I3hEOzE0NzQtNDQyMiAoTGlua2luZyk8L2lzYm4+PGFjY2Vzc2lvbi1udW0+MjUzMDA5MzY8L2Fj
Y2Vzc2lvbi1udW0+PHVybHM+PHJlbGF0ZWQtdXJscz48dXJsPmh0dHA6Ly93d3cubmNiaS5ubG0u
bmloLmdvdi9wdWJtZWQvMjUzMDA5MzY8L3VybD48L3JlbGF0ZWQtdXJscz48L3VybHM+PGN1c3Rv
bTI+NDE5NzMzODwvY3VzdG9tMj48ZWxlY3Ryb25pYy1yZXNvdXJjZS1udW0+MTAuMTAxNi9TMTQ3
NC00NDIyKDE0KTcwMjE5LTQ8L2VsZWN0cm9uaWMtcmVzb3VyY2UtbnVtPjwvcmVjb3JkPjwvQ2l0
ZT48L0VuZE5vdGU+
</w:fldData>
        </w:fldChar>
      </w:r>
      <w:r w:rsidR="00A11E7B">
        <w:instrText xml:space="preserve"> ADDIN EN.CITE.DATA </w:instrText>
      </w:r>
      <w:r w:rsidR="00A11E7B">
        <w:fldChar w:fldCharType="end"/>
      </w:r>
      <w:r w:rsidR="00C760F8">
        <w:fldChar w:fldCharType="separate"/>
      </w:r>
      <w:r w:rsidR="00A11E7B" w:rsidRPr="00A11E7B">
        <w:rPr>
          <w:noProof/>
          <w:vertAlign w:val="superscript"/>
        </w:rPr>
        <w:t>16</w:t>
      </w:r>
      <w:r w:rsidR="00C760F8">
        <w:fldChar w:fldCharType="end"/>
      </w:r>
      <w:r w:rsidR="00081CDD">
        <w:t xml:space="preserve"> </w:t>
      </w:r>
      <w:r>
        <w:t xml:space="preserve">On average, six steps </w:t>
      </w:r>
      <w:r w:rsidR="00273113">
        <w:t xml:space="preserve">appear to be </w:t>
      </w:r>
      <w:r>
        <w:t>needed for ALS to develop. While one or two might result from genetic factors, it is likely that many are the consequence of environmental exposures</w:t>
      </w:r>
      <w:r w:rsidR="00273113">
        <w:t>. However,</w:t>
      </w:r>
      <w:r>
        <w:t xml:space="preserve"> since there is considerable genetic heterogeneity in ALS, there is also likely to be considerable environmental heterogeneity. Identifying </w:t>
      </w:r>
      <w:r w:rsidR="00273113">
        <w:t xml:space="preserve">the </w:t>
      </w:r>
      <w:r>
        <w:t>multiple steps in a heterogeneous condition will be particularly challenging.</w:t>
      </w:r>
    </w:p>
    <w:p w:rsidR="009D17D9" w:rsidRDefault="009D17D9" w:rsidP="0093435C">
      <w:pPr>
        <w:spacing w:after="0" w:line="480" w:lineRule="auto"/>
      </w:pPr>
    </w:p>
    <w:p w:rsidR="00D065E6" w:rsidRDefault="00D065E6" w:rsidP="0093435C">
      <w:pPr>
        <w:spacing w:after="0" w:line="480" w:lineRule="auto"/>
      </w:pPr>
      <w:r>
        <w:t>What both these papers show is the difficult</w:t>
      </w:r>
      <w:r w:rsidR="00273113">
        <w:t>ies</w:t>
      </w:r>
      <w:r>
        <w:t xml:space="preserve"> in establishing or definitively refuting any occupation, exposure or geographical link to ALS. This problem leads directly to </w:t>
      </w:r>
      <w:r w:rsidR="00BD3D3E">
        <w:t xml:space="preserve">two related </w:t>
      </w:r>
      <w:r>
        <w:t>questions: Should we bother with e</w:t>
      </w:r>
      <w:r w:rsidR="00BD3D3E">
        <w:t>pidemiological studies of ALS? If so, w</w:t>
      </w:r>
      <w:r>
        <w:t>hat could we do to improve the chances of success?</w:t>
      </w:r>
    </w:p>
    <w:p w:rsidR="00D065E6" w:rsidRDefault="00D065E6" w:rsidP="0093435C">
      <w:pPr>
        <w:spacing w:after="0" w:line="480" w:lineRule="auto"/>
      </w:pPr>
    </w:p>
    <w:p w:rsidR="00D065E6" w:rsidRDefault="00BD3D3E" w:rsidP="0093435C">
      <w:pPr>
        <w:spacing w:after="0" w:line="480" w:lineRule="auto"/>
      </w:pPr>
      <w:r>
        <w:t>Genetic studies have so far identified about 40 genes for ALS</w:t>
      </w:r>
      <w:r w:rsidR="00F84F70">
        <w:t xml:space="preserve"> (</w:t>
      </w:r>
      <w:hyperlink r:id="rId6" w:history="1">
        <w:r w:rsidR="00F84F70" w:rsidRPr="006F3F33">
          <w:rPr>
            <w:rStyle w:val="Hyperlink"/>
          </w:rPr>
          <w:t>http://alsod.iop.kcl.ac.uk</w:t>
        </w:r>
      </w:hyperlink>
      <w:r w:rsidR="00F84F70">
        <w:t>)</w:t>
      </w:r>
      <w:r>
        <w:t>. Even with so many components of the disease pathway, it is not clear why ALS occurs. To have achieved even this modest level of success has taken massive levels of funding, extraordinary technological advances, huge international consortia, new statistical methods, and a system of analysis in which parallels between different discoveries can be found. For epidemiological studies of ALS</w:t>
      </w:r>
      <w:r w:rsidR="00E32179">
        <w:t xml:space="preserve">, the technology needed is available in the form of networked, web-based systems and databases, but it is not possible to assay environmental risk factors in an individual with as much certainty as for a genetic study, and larger numbers </w:t>
      </w:r>
      <w:r w:rsidR="00273113">
        <w:t xml:space="preserve">and more valid exposure data </w:t>
      </w:r>
      <w:r w:rsidR="00E32179">
        <w:t xml:space="preserve">would therefore be needed to achieve the same statistical power. </w:t>
      </w:r>
      <w:r w:rsidR="008C2333">
        <w:t>Mendelian</w:t>
      </w:r>
      <w:r w:rsidR="00273113">
        <w:t xml:space="preserve"> randomization (i.e. </w:t>
      </w:r>
      <w:r w:rsidR="00273113">
        <w:rPr>
          <w:lang w:val="en"/>
        </w:rPr>
        <w:t>using measured variation in genes of known function to examine the causal effect of a modifiable exposure on disease in non-experimental studies) has considerable advantages in theory</w:t>
      </w:r>
      <w:r w:rsidR="00F84F70">
        <w:rPr>
          <w:lang w:val="en"/>
        </w:rPr>
        <w:t>,</w:t>
      </w:r>
      <w:r w:rsidR="00C760F8">
        <w:rPr>
          <w:lang w:val="en"/>
        </w:rPr>
        <w:fldChar w:fldCharType="begin"/>
      </w:r>
      <w:r w:rsidR="00A11E7B">
        <w:rPr>
          <w:lang w:val="en"/>
        </w:rPr>
        <w:instrText xml:space="preserve"> ADDIN EN.CITE &lt;EndNote&gt;&lt;Cite&gt;&lt;Author&gt;Smith&lt;/Author&gt;&lt;Year&gt;2003&lt;/Year&gt;&lt;RecNum&gt;15&lt;/RecNum&gt;&lt;DisplayText&gt;&lt;style face="superscript"&gt;17&lt;/style&gt;&lt;/DisplayText&gt;&lt;record&gt;&lt;rec-number&gt;15&lt;/rec-number&gt;&lt;foreign-keys&gt;&lt;key app="EN" db-id="dxs2pa0retsf22eppdzpwtx8arze2faeefxt" timestamp="1438015158"&gt;15&lt;/key&gt;&lt;/foreign-keys&gt;&lt;ref-type name="Journal Article"&gt;17&lt;/ref-type&gt;&lt;contributors&gt;&lt;authors&gt;&lt;author&gt;Smith, G. D.&lt;/author&gt;&lt;author&gt;Ebrahim, S.&lt;/author&gt;&lt;/authors&gt;&lt;/contributors&gt;&lt;auth-address&gt;University of Bristol, Department of Social Medicine, Canynge Hall, Whiteladies Road, Bristol BS8 2PR, UK.&lt;/auth-address&gt;&lt;titles&gt;&lt;title&gt;&amp;apos;Mendelian randomization&amp;apos;: can genetic epidemiology contribute to understanding environmental determinants of disease?&lt;/title&gt;&lt;secondary-title&gt;Int J Epidemiol&lt;/secondary-title&gt;&lt;/titles&gt;&lt;periodical&gt;&lt;full-title&gt;Int J Epidemiol&lt;/full-title&gt;&lt;/periodical&gt;&lt;pages&gt;1-22&lt;/pages&gt;&lt;volume&gt;32&lt;/volume&gt;&lt;number&gt;1&lt;/number&gt;&lt;keywords&gt;&lt;keyword&gt;Animals&lt;/keyword&gt;&lt;keyword&gt;Disease/*etiology&lt;/keyword&gt;&lt;keyword&gt;*Environmental Exposure&lt;/keyword&gt;&lt;keyword&gt;Genotype&lt;/keyword&gt;&lt;keyword&gt;Humans&lt;/keyword&gt;&lt;keyword&gt;*Molecular Epidemiology&lt;/keyword&gt;&lt;keyword&gt;Polymorphism, Genetic&lt;/keyword&gt;&lt;keyword&gt;Risk Assessment&lt;/keyword&gt;&lt;/keywords&gt;&lt;dates&gt;&lt;year&gt;2003&lt;/year&gt;&lt;pub-dates&gt;&lt;date&gt;Feb&lt;/date&gt;&lt;/pub-dates&gt;&lt;/dates&gt;&lt;isbn&gt;0300-5771 (Print)&amp;#xD;0300-5771 (Linking)&lt;/isbn&gt;&lt;accession-num&gt;12689998&lt;/accession-num&gt;&lt;urls&gt;&lt;related-urls&gt;&lt;url&gt;http://www.ncbi.nlm.nih.gov/pubmed/12689998&lt;/url&gt;&lt;/related-urls&gt;&lt;/urls&gt;&lt;/record&gt;&lt;/Cite&gt;&lt;/EndNote&gt;</w:instrText>
      </w:r>
      <w:r w:rsidR="00C760F8">
        <w:rPr>
          <w:lang w:val="en"/>
        </w:rPr>
        <w:fldChar w:fldCharType="separate"/>
      </w:r>
      <w:r w:rsidR="00A11E7B" w:rsidRPr="00A11E7B">
        <w:rPr>
          <w:noProof/>
          <w:vertAlign w:val="superscript"/>
          <w:lang w:val="en"/>
        </w:rPr>
        <w:t>17</w:t>
      </w:r>
      <w:r w:rsidR="00C760F8">
        <w:rPr>
          <w:lang w:val="en"/>
        </w:rPr>
        <w:fldChar w:fldCharType="end"/>
      </w:r>
      <w:r w:rsidR="00F84F70">
        <w:rPr>
          <w:lang w:val="en"/>
        </w:rPr>
        <w:t xml:space="preserve"> </w:t>
      </w:r>
      <w:r w:rsidR="00273113">
        <w:rPr>
          <w:lang w:val="en"/>
        </w:rPr>
        <w:t>but its application in practice requires the existence of appropriate genetic polymorphisms, as well as at least some prior knowledge as to what the re</w:t>
      </w:r>
      <w:r w:rsidR="00F84F70">
        <w:rPr>
          <w:lang w:val="en"/>
        </w:rPr>
        <w:t>levant environmental exposures might</w:t>
      </w:r>
      <w:r w:rsidR="00273113">
        <w:rPr>
          <w:lang w:val="en"/>
        </w:rPr>
        <w:t xml:space="preserve"> be. </w:t>
      </w:r>
      <w:r w:rsidR="00E32179">
        <w:t xml:space="preserve">Epigenetics may offer a way forward, in which methylation and microRNA changes resulting from environmental exposures </w:t>
      </w:r>
      <w:r w:rsidR="00E32179">
        <w:lastRenderedPageBreak/>
        <w:t>earlier in life remain imprinted and assayable from blood or tissue samples</w:t>
      </w:r>
      <w:r w:rsidR="001A5DE9">
        <w:t>. A combination of epigenetic and Mendel</w:t>
      </w:r>
      <w:r w:rsidR="00F84F70">
        <w:t>ian randomization approaches</w:t>
      </w:r>
      <w:r w:rsidR="001A5DE9">
        <w:t>, known as ‘two-step epigenetic Mendelian randomization’ may be particularly fruitful</w:t>
      </w:r>
      <w:r w:rsidR="00E32179">
        <w:t>.</w:t>
      </w:r>
      <w:r w:rsidR="00C760F8">
        <w:fldChar w:fldCharType="begin"/>
      </w:r>
      <w:r w:rsidR="00A11E7B">
        <w:instrText xml:space="preserve"> ADDIN EN.CITE &lt;EndNote&gt;&lt;Cite&gt;&lt;Author&gt;Relton&lt;/Author&gt;&lt;Year&gt;2012&lt;/Year&gt;&lt;RecNum&gt;16&lt;/RecNum&gt;&lt;DisplayText&gt;&lt;style face="superscript"&gt;18&lt;/style&gt;&lt;/DisplayText&gt;&lt;record&gt;&lt;rec-number&gt;16&lt;/rec-number&gt;&lt;foreign-keys&gt;&lt;key app="EN" db-id="dxs2pa0retsf22eppdzpwtx8arze2faeefxt" timestamp="1438015249"&gt;16&lt;/key&gt;&lt;/foreign-keys&gt;&lt;ref-type name="Journal Article"&gt;17&lt;/ref-type&gt;&lt;contributors&gt;&lt;authors&gt;&lt;author&gt;Relton, C. L.&lt;/author&gt;&lt;author&gt;Davey Smith, G.&lt;/author&gt;&lt;/authors&gt;&lt;/contributors&gt;&lt;auth-address&gt;Institute of Genetic Medicine, Newcastle University, Newcastle upon Tyne, UK. caroline.relton@ncl.ac.uk&lt;/auth-address&gt;&lt;titles&gt;&lt;title&gt;Two-step epigenetic Mendelian randomization: a strategy for establishing the causal role of epigenetic processes in pathways to disease&lt;/title&gt;&lt;secondary-title&gt;Int J Epidemiol&lt;/secondary-title&gt;&lt;/titles&gt;&lt;periodical&gt;&lt;full-title&gt;Int J Epidemiol&lt;/full-title&gt;&lt;/periodical&gt;&lt;pages&gt;161-76&lt;/pages&gt;&lt;volume&gt;41&lt;/volume&gt;&lt;number&gt;1&lt;/number&gt;&lt;keywords&gt;&lt;keyword&gt;*DNA Methylation/genetics&lt;/keyword&gt;&lt;keyword&gt;Disease/*genetics&lt;/keyword&gt;&lt;keyword&gt;*Environmental Exposure&lt;/keyword&gt;&lt;keyword&gt;*Epidemiologic Research Design&lt;/keyword&gt;&lt;keyword&gt;Epigenesis, Genetic/*genetics&lt;/keyword&gt;&lt;keyword&gt;Gene-Environment Interaction&lt;/keyword&gt;&lt;keyword&gt;Genetic Markers&lt;/keyword&gt;&lt;keyword&gt;Genetic Predisposition to Disease&lt;/keyword&gt;&lt;keyword&gt;Humans&lt;/keyword&gt;&lt;keyword&gt;Mendelian Randomization Analysis/*methods&lt;/keyword&gt;&lt;keyword&gt;RNA/genetics&lt;/keyword&gt;&lt;/keywords&gt;&lt;dates&gt;&lt;year&gt;2012&lt;/year&gt;&lt;pub-dates&gt;&lt;date&gt;Feb&lt;/date&gt;&lt;/pub-dates&gt;&lt;/dates&gt;&lt;isbn&gt;1464-3685 (Electronic)&amp;#xD;0300-5771 (Linking)&lt;/isbn&gt;&lt;accession-num&gt;22422451&lt;/accession-num&gt;&lt;urls&gt;&lt;related-urls&gt;&lt;url&gt;http://www.ncbi.nlm.nih.gov/pubmed/22422451&lt;/url&gt;&lt;/related-urls&gt;&lt;/urls&gt;&lt;custom2&gt;3304531&lt;/custom2&gt;&lt;electronic-resource-num&gt;10.1093/ije/dyr233&lt;/electronic-resource-num&gt;&lt;/record&gt;&lt;/Cite&gt;&lt;/EndNote&gt;</w:instrText>
      </w:r>
      <w:r w:rsidR="00C760F8">
        <w:fldChar w:fldCharType="separate"/>
      </w:r>
      <w:r w:rsidR="00A11E7B" w:rsidRPr="00A11E7B">
        <w:rPr>
          <w:noProof/>
          <w:vertAlign w:val="superscript"/>
        </w:rPr>
        <w:t>18</w:t>
      </w:r>
      <w:r w:rsidR="00C760F8">
        <w:fldChar w:fldCharType="end"/>
      </w:r>
      <w:r w:rsidR="00E32179">
        <w:t xml:space="preserve"> The international consortia exist, but funding for organised data collection is not as readily available, in part because questionnaires are regarded as mundane compared with expensive technology. It is also easy to collect case samples, but controls are more challenging. The </w:t>
      </w:r>
      <w:proofErr w:type="spellStart"/>
      <w:r w:rsidR="00E32179">
        <w:t>Wellcome</w:t>
      </w:r>
      <w:proofErr w:type="spellEnd"/>
      <w:r w:rsidR="00E32179">
        <w:t xml:space="preserve"> Trust Case Control Consortium galvanised the genetics community by providing universal control data, and now the 1000 Genomes Project, Genomics England, and Genome of the Netherlands are taking this further.</w:t>
      </w:r>
      <w:r w:rsidR="00C760F8">
        <w:fldChar w:fldCharType="begin">
          <w:fldData xml:space="preserve">PEVuZE5vdGU+PENpdGU+PEF1dGhvcj5IdWFuZzwvQXV0aG9yPjxZZWFyPjIwMTI8L1llYXI+PFJl
Y051bT4yMzwvUmVjTnVtPjxEaXNwbGF5VGV4dD48c3R5bGUgZmFjZT0ic3VwZXJzY3JpcHQiPjE5
PC9zdHlsZT48L0Rpc3BsYXlUZXh0PjxyZWNvcmQ+PHJlYy1udW1iZXI+MjM8L3JlYy1udW1iZXI+
PGZvcmVpZ24ta2V5cz48a2V5IGFwcD0iRU4iIGRiLWlkPSJkeHMycGEwcmV0c2YyMmVwcGR6cHd0
eDhhcnplMmZhZWVmeHQiIHRpbWVzdGFtcD0iMTQzODAxNjk0MyI+MjM8L2tleT48L2ZvcmVpZ24t
a2V5cz48cmVmLXR5cGUgbmFtZT0iSm91cm5hbCBBcnRpY2xlIj4xNzwvcmVmLXR5cGU+PGNvbnRy
aWJ1dG9ycz48YXV0aG9ycz48YXV0aG9yPkh1YW5nLCBKLjwvYXV0aG9yPjxhdXRob3I+RWxsaW5n
aGF1cywgRC48L2F1dGhvcj48YXV0aG9yPkZyYW5rZSwgQS48L2F1dGhvcj48YXV0aG9yPkhvd2ll
LCBCLjwvYXV0aG9yPjxhdXRob3I+TGksIFkuPC9hdXRob3I+PC9hdXRob3JzPjwvY29udHJpYnV0
b3JzPjxhdXRoLWFkZHJlc3M+V2VsbGNvbWUgVHJ1c3QgU2FuZ2VyIEluc3RpdHV0ZSwgSGlueHRv
biwgQ2FtYnJpZGdlLCBVSy48L2F1dGgtYWRkcmVzcz48dGl0bGVzPjx0aXRsZT4xMDAwIEdlbm9t
ZXMtYmFzZWQgaW1wdXRhdGlvbiBpZGVudGlmaWVzIG5vdmVsIGFuZCByZWZpbmVkIGFzc29jaWF0
aW9ucyBmb3IgdGhlIFdlbGxjb21lIFRydXN0IENhc2UgQ29udHJvbCBDb25zb3J0aXVtIHBoYXNl
IDEgRGF0YTwvdGl0bGU+PHNlY29uZGFyeS10aXRsZT5FdXIgSiBIdW0gR2VuZXQ8L3NlY29uZGFy
eS10aXRsZT48L3RpdGxlcz48cGVyaW9kaWNhbD48ZnVsbC10aXRsZT5FdXIgSiBIdW0gR2VuZXQ8
L2Z1bGwtdGl0bGU+PC9wZXJpb2RpY2FsPjxwYWdlcz44MDEtNTwvcGFnZXM+PHZvbHVtZT4yMDwv
dm9sdW1lPjxudW1iZXI+NzwvbnVtYmVyPjxrZXl3b3Jkcz48a2V5d29yZD5BbGdvcml0aG1zPC9r
ZXl3b3JkPjxrZXl3b3JkPkNhc2UtQ29udHJvbCBTdHVkaWVzPC9rZXl3b3JkPjxrZXl3b3JkPkNo
cm9tb3NvbWUgTWFwcGluZy9tZXRob2RzPC9rZXl3b3JkPjxrZXl3b3JkPkNyb2huIERpc2Vhc2Uv
Z2VuZXRpY3M8L2tleXdvcmQ+PGtleXdvcmQ+Q3ljbGluLURlcGVuZGVudCBLaW5hc2UgSW5oaWJp
dG9yIHAxNS9nZW5ldGljczwva2V5d29yZD48a2V5d29yZD5EaWFiZXRlcyBNZWxsaXR1cywgVHlw
ZSAxL2dlbmV0aWNzPC9rZXl3b3JkPjxrZXl3b3JkPkRpYWJldGVzIE1lbGxpdHVzLCBUeXBlIDIv
Z2VuZXRpY3M8L2tleXdvcmQ+PGtleXdvcmQ+RXhvbnM8L2tleXdvcmQ+PGtleXdvcmQ+R2VuZXRp
YyBMaW5rYWdlPC9rZXl3b3JkPjxrZXl3b3JkPkdlbmV0aWMgTG9jaTwva2V5d29yZD48a2V5d29y
ZD5HZW5ldGljIFByZWRpc3Bvc2l0aW9uIHRvIERpc2Vhc2U8L2tleXdvcmQ+PGtleXdvcmQ+R2Vu
ZXRpYyBUZXN0aW5nLyptZXRob2RzL3N0YW5kYXJkczwva2V5d29yZD48a2V5d29yZD4qR2Vub21l
LCBIdW1hbjwva2V5d29yZD48a2V5d29yZD5HZW5vbWUtV2lkZSBBc3NvY2lhdGlvbiBTdHVkeS8q
bWV0aG9kcy9zdGFuZGFyZHM8L2tleXdvcmQ+PGtleXdvcmQ+SGFwbG90eXBlczwva2V5d29yZD48
a2V5d29yZD5IdW1hbnM8L2tleXdvcmQ+PGtleXdvcmQ+SW50ZXJsZXVraW4tMiBSZWNlcHRvciBh
bHBoYSBTdWJ1bml0L2dlbmV0aWNzPC9rZXl3b3JkPjxrZXl3b3JkPipQb2x5bW9ycGhpc20sIFNp
bmdsZSBOdWNsZW90aWRlPC9rZXl3b3JkPjxrZXl3b3JkPlJlZmVyZW5jZSBTdGFuZGFyZHM8L2tl
eXdvcmQ+PC9rZXl3b3Jkcz48ZGF0ZXM+PHllYXI+MjAxMjwveWVhcj48cHViLWRhdGVzPjxkYXRl
Pkp1bDwvZGF0ZT48L3B1Yi1kYXRlcz48L2RhdGVzPjxpc2JuPjE0NzYtNTQzOCAoRWxlY3Ryb25p
YykmI3hEOzEwMTgtNDgxMyAoTGlua2luZyk8L2lzYm4+PGFjY2Vzc2lvbi1udW0+MjIyOTM2ODg8
L2FjY2Vzc2lvbi1udW0+PHVybHM+PHJlbGF0ZWQtdXJscz48dXJsPmh0dHA6Ly93d3cubmNiaS5u
bG0ubmloLmdvdi9wdWJtZWQvMjIyOTM2ODg8L3VybD48L3JlbGF0ZWQtdXJscz48L3VybHM+PGN1
c3RvbTI+MzM3NjI2ODwvY3VzdG9tMj48ZWxlY3Ryb25pYy1yZXNvdXJjZS1udW0+MTAuMTAzOC9l
amhnLjIwMTIuMzwvZWxlY3Ryb25pYy1yZXNvdXJjZS1udW0+PC9yZWNvcmQ+PC9DaXRlPjwvRW5k
Tm90ZT4A
</w:fldData>
        </w:fldChar>
      </w:r>
      <w:r w:rsidR="00A11E7B">
        <w:instrText xml:space="preserve"> ADDIN EN.CITE </w:instrText>
      </w:r>
      <w:r w:rsidR="00A11E7B">
        <w:fldChar w:fldCharType="begin">
          <w:fldData xml:space="preserve">PEVuZE5vdGU+PENpdGU+PEF1dGhvcj5IdWFuZzwvQXV0aG9yPjxZZWFyPjIwMTI8L1llYXI+PFJl
Y051bT4yMzwvUmVjTnVtPjxEaXNwbGF5VGV4dD48c3R5bGUgZmFjZT0ic3VwZXJzY3JpcHQiPjE5
PC9zdHlsZT48L0Rpc3BsYXlUZXh0PjxyZWNvcmQ+PHJlYy1udW1iZXI+MjM8L3JlYy1udW1iZXI+
PGZvcmVpZ24ta2V5cz48a2V5IGFwcD0iRU4iIGRiLWlkPSJkeHMycGEwcmV0c2YyMmVwcGR6cHd0
eDhhcnplMmZhZWVmeHQiIHRpbWVzdGFtcD0iMTQzODAxNjk0MyI+MjM8L2tleT48L2ZvcmVpZ24t
a2V5cz48cmVmLXR5cGUgbmFtZT0iSm91cm5hbCBBcnRpY2xlIj4xNzwvcmVmLXR5cGU+PGNvbnRy
aWJ1dG9ycz48YXV0aG9ycz48YXV0aG9yPkh1YW5nLCBKLjwvYXV0aG9yPjxhdXRob3I+RWxsaW5n
aGF1cywgRC48L2F1dGhvcj48YXV0aG9yPkZyYW5rZSwgQS48L2F1dGhvcj48YXV0aG9yPkhvd2ll
LCBCLjwvYXV0aG9yPjxhdXRob3I+TGksIFkuPC9hdXRob3I+PC9hdXRob3JzPjwvY29udHJpYnV0
b3JzPjxhdXRoLWFkZHJlc3M+V2VsbGNvbWUgVHJ1c3QgU2FuZ2VyIEluc3RpdHV0ZSwgSGlueHRv
biwgQ2FtYnJpZGdlLCBVSy48L2F1dGgtYWRkcmVzcz48dGl0bGVzPjx0aXRsZT4xMDAwIEdlbm9t
ZXMtYmFzZWQgaW1wdXRhdGlvbiBpZGVudGlmaWVzIG5vdmVsIGFuZCByZWZpbmVkIGFzc29jaWF0
aW9ucyBmb3IgdGhlIFdlbGxjb21lIFRydXN0IENhc2UgQ29udHJvbCBDb25zb3J0aXVtIHBoYXNl
IDEgRGF0YTwvdGl0bGU+PHNlY29uZGFyeS10aXRsZT5FdXIgSiBIdW0gR2VuZXQ8L3NlY29uZGFy
eS10aXRsZT48L3RpdGxlcz48cGVyaW9kaWNhbD48ZnVsbC10aXRsZT5FdXIgSiBIdW0gR2VuZXQ8
L2Z1bGwtdGl0bGU+PC9wZXJpb2RpY2FsPjxwYWdlcz44MDEtNTwvcGFnZXM+PHZvbHVtZT4yMDwv
dm9sdW1lPjxudW1iZXI+NzwvbnVtYmVyPjxrZXl3b3Jkcz48a2V5d29yZD5BbGdvcml0aG1zPC9r
ZXl3b3JkPjxrZXl3b3JkPkNhc2UtQ29udHJvbCBTdHVkaWVzPC9rZXl3b3JkPjxrZXl3b3JkPkNo
cm9tb3NvbWUgTWFwcGluZy9tZXRob2RzPC9rZXl3b3JkPjxrZXl3b3JkPkNyb2huIERpc2Vhc2Uv
Z2VuZXRpY3M8L2tleXdvcmQ+PGtleXdvcmQ+Q3ljbGluLURlcGVuZGVudCBLaW5hc2UgSW5oaWJp
dG9yIHAxNS9nZW5ldGljczwva2V5d29yZD48a2V5d29yZD5EaWFiZXRlcyBNZWxsaXR1cywgVHlw
ZSAxL2dlbmV0aWNzPC9rZXl3b3JkPjxrZXl3b3JkPkRpYWJldGVzIE1lbGxpdHVzLCBUeXBlIDIv
Z2VuZXRpY3M8L2tleXdvcmQ+PGtleXdvcmQ+RXhvbnM8L2tleXdvcmQ+PGtleXdvcmQ+R2VuZXRp
YyBMaW5rYWdlPC9rZXl3b3JkPjxrZXl3b3JkPkdlbmV0aWMgTG9jaTwva2V5d29yZD48a2V5d29y
ZD5HZW5ldGljIFByZWRpc3Bvc2l0aW9uIHRvIERpc2Vhc2U8L2tleXdvcmQ+PGtleXdvcmQ+R2Vu
ZXRpYyBUZXN0aW5nLyptZXRob2RzL3N0YW5kYXJkczwva2V5d29yZD48a2V5d29yZD4qR2Vub21l
LCBIdW1hbjwva2V5d29yZD48a2V5d29yZD5HZW5vbWUtV2lkZSBBc3NvY2lhdGlvbiBTdHVkeS8q
bWV0aG9kcy9zdGFuZGFyZHM8L2tleXdvcmQ+PGtleXdvcmQ+SGFwbG90eXBlczwva2V5d29yZD48
a2V5d29yZD5IdW1hbnM8L2tleXdvcmQ+PGtleXdvcmQ+SW50ZXJsZXVraW4tMiBSZWNlcHRvciBh
bHBoYSBTdWJ1bml0L2dlbmV0aWNzPC9rZXl3b3JkPjxrZXl3b3JkPipQb2x5bW9ycGhpc20sIFNp
bmdsZSBOdWNsZW90aWRlPC9rZXl3b3JkPjxrZXl3b3JkPlJlZmVyZW5jZSBTdGFuZGFyZHM8L2tl
eXdvcmQ+PC9rZXl3b3Jkcz48ZGF0ZXM+PHllYXI+MjAxMjwveWVhcj48cHViLWRhdGVzPjxkYXRl
Pkp1bDwvZGF0ZT48L3B1Yi1kYXRlcz48L2RhdGVzPjxpc2JuPjE0NzYtNTQzOCAoRWxlY3Ryb25p
YykmI3hEOzEwMTgtNDgxMyAoTGlua2luZyk8L2lzYm4+PGFjY2Vzc2lvbi1udW0+MjIyOTM2ODg8
L2FjY2Vzc2lvbi1udW0+PHVybHM+PHJlbGF0ZWQtdXJscz48dXJsPmh0dHA6Ly93d3cubmNiaS5u
bG0ubmloLmdvdi9wdWJtZWQvMjIyOTM2ODg8L3VybD48L3JlbGF0ZWQtdXJscz48L3VybHM+PGN1
c3RvbTI+MzM3NjI2ODwvY3VzdG9tMj48ZWxlY3Ryb25pYy1yZXNvdXJjZS1udW0+MTAuMTAzOC9l
amhnLjIwMTIuMzwvZWxlY3Ryb25pYy1yZXNvdXJjZS1udW0+PC9yZWNvcmQ+PC9DaXRlPjwvRW5k
Tm90ZT4A
</w:fldData>
        </w:fldChar>
      </w:r>
      <w:r w:rsidR="00A11E7B">
        <w:instrText xml:space="preserve"> ADDIN EN.CITE.DATA </w:instrText>
      </w:r>
      <w:r w:rsidR="00A11E7B">
        <w:fldChar w:fldCharType="end"/>
      </w:r>
      <w:r w:rsidR="00C760F8">
        <w:fldChar w:fldCharType="separate"/>
      </w:r>
      <w:r w:rsidR="00A11E7B" w:rsidRPr="00A11E7B">
        <w:rPr>
          <w:noProof/>
          <w:vertAlign w:val="superscript"/>
        </w:rPr>
        <w:t>19</w:t>
      </w:r>
      <w:r w:rsidR="00C760F8">
        <w:fldChar w:fldCharType="end"/>
      </w:r>
      <w:r w:rsidR="00E32179">
        <w:t xml:space="preserve"> While there are some equivalent projects</w:t>
      </w:r>
      <w:r w:rsidR="001A5DE9">
        <w:t xml:space="preserve"> with regards to possible environmental causes</w:t>
      </w:r>
      <w:r w:rsidR="00E32179">
        <w:t>, they are not on an international level, and do not necessarily have questions compatible with those needed for a particular disease. Furthermore, there is no equivalent of the Human Genome for epidemiology</w:t>
      </w:r>
      <w:r w:rsidR="001A5DE9">
        <w:t xml:space="preserve">, i.e. there is no ‘human </w:t>
      </w:r>
      <w:proofErr w:type="spellStart"/>
      <w:r w:rsidR="001A5DE9">
        <w:t>exposome</w:t>
      </w:r>
      <w:proofErr w:type="spellEnd"/>
      <w:r w:rsidR="001A5DE9">
        <w:t>’ to corr</w:t>
      </w:r>
      <w:r w:rsidR="00F84F70">
        <w:t>espond to the ‘human genome’</w:t>
      </w:r>
      <w:r w:rsidR="00E32179">
        <w:t>.</w:t>
      </w:r>
      <w:r w:rsidR="00C760F8">
        <w:fldChar w:fldCharType="begin"/>
      </w:r>
      <w:r w:rsidR="00A11E7B">
        <w:instrText xml:space="preserve"> ADDIN EN.CITE &lt;EndNote&gt;&lt;Cite&gt;&lt;Author&gt;Wild&lt;/Author&gt;&lt;Year&gt;2005&lt;/Year&gt;&lt;RecNum&gt;17&lt;/RecNum&gt;&lt;DisplayText&gt;&lt;style face="superscript"&gt;20&lt;/style&gt;&lt;/DisplayText&gt;&lt;record&gt;&lt;rec-number&gt;17&lt;/rec-number&gt;&lt;foreign-keys&gt;&lt;key app="EN" db-id="dxs2pa0retsf22eppdzpwtx8arze2faeefxt" timestamp="1438015468"&gt;17&lt;/key&gt;&lt;/foreign-keys&gt;&lt;ref-type name="Journal Article"&gt;17&lt;/ref-type&gt;&lt;contributors&gt;&lt;authors&gt;&lt;author&gt;Wild, C. P.&lt;/author&gt;&lt;/authors&gt;&lt;/contributors&gt;&lt;titles&gt;&lt;title&gt;Complementing the genome with an &amp;quot;exposome&amp;quot;: the outstanding challenge of environmental exposure measurement in molecular epidemiology&lt;/title&gt;&lt;secondary-title&gt;Cancer Epidemiol Biomarkers Prev&lt;/secondary-title&gt;&lt;/titles&gt;&lt;periodical&gt;&lt;full-title&gt;Cancer Epidemiol Biomarkers Prev&lt;/full-title&gt;&lt;/periodical&gt;&lt;pages&gt;1847-50&lt;/pages&gt;&lt;volume&gt;14&lt;/volume&gt;&lt;number&gt;8&lt;/number&gt;&lt;keywords&gt;&lt;keyword&gt;*Environmental Exposure&lt;/keyword&gt;&lt;keyword&gt;*Genetic Predisposition to Disease&lt;/keyword&gt;&lt;keyword&gt;*Genome, Human&lt;/keyword&gt;&lt;keyword&gt;Humans&lt;/keyword&gt;&lt;keyword&gt;Molecular Epidemiology/*trends&lt;/keyword&gt;&lt;/keywords&gt;&lt;dates&gt;&lt;year&gt;2005&lt;/year&gt;&lt;pub-dates&gt;&lt;date&gt;Aug&lt;/date&gt;&lt;/pub-dates&gt;&lt;/dates&gt;&lt;isbn&gt;1055-9965 (Print)&amp;#xD;1055-9965 (Linking)&lt;/isbn&gt;&lt;accession-num&gt;16103423&lt;/accession-num&gt;&lt;urls&gt;&lt;related-urls&gt;&lt;url&gt;http://www.ncbi.nlm.nih.gov/pubmed/16103423&lt;/url&gt;&lt;/related-urls&gt;&lt;/urls&gt;&lt;electronic-resource-num&gt;10.1158/1055-9965.EPI-05-0456&lt;/electronic-resource-num&gt;&lt;/record&gt;&lt;/Cite&gt;&lt;/EndNote&gt;</w:instrText>
      </w:r>
      <w:r w:rsidR="00C760F8">
        <w:fldChar w:fldCharType="separate"/>
      </w:r>
      <w:r w:rsidR="00A11E7B" w:rsidRPr="00A11E7B">
        <w:rPr>
          <w:noProof/>
          <w:vertAlign w:val="superscript"/>
        </w:rPr>
        <w:t>20</w:t>
      </w:r>
      <w:r w:rsidR="00C760F8">
        <w:fldChar w:fldCharType="end"/>
      </w:r>
      <w:r w:rsidR="00E32179">
        <w:t xml:space="preserve"> A </w:t>
      </w:r>
      <w:r w:rsidR="00EB3408">
        <w:t xml:space="preserve">global </w:t>
      </w:r>
      <w:r w:rsidR="00E32179">
        <w:t xml:space="preserve">map </w:t>
      </w:r>
      <w:r w:rsidR="004C5228">
        <w:t xml:space="preserve">of ALS, </w:t>
      </w:r>
      <w:r w:rsidR="00EB3408">
        <w:t>as has been done for other diseases such as asthma and cancer</w:t>
      </w:r>
      <w:r w:rsidR="004C5228">
        <w:t>,</w:t>
      </w:r>
      <w:r w:rsidR="00EB3408">
        <w:t xml:space="preserve"> </w:t>
      </w:r>
      <w:r w:rsidR="00E32179">
        <w:t>in which a particular environmental factor or variation can be examined to explo</w:t>
      </w:r>
      <w:r w:rsidR="00BE730C">
        <w:t>re its relationship with others</w:t>
      </w:r>
      <w:r w:rsidR="00E32179">
        <w:t xml:space="preserve"> and </w:t>
      </w:r>
      <w:r w:rsidR="00BE730C">
        <w:t xml:space="preserve">with </w:t>
      </w:r>
      <w:r w:rsidR="00E32179">
        <w:t xml:space="preserve">the </w:t>
      </w:r>
      <w:r w:rsidR="00EB3408">
        <w:t>corresponding prevalence patterns of ALS</w:t>
      </w:r>
      <w:r w:rsidR="00E32179">
        <w:t xml:space="preserve"> would be a powerful tool for epidemiological studies worldwide.</w:t>
      </w:r>
    </w:p>
    <w:p w:rsidR="00D065E6" w:rsidRDefault="00D065E6" w:rsidP="0093435C">
      <w:pPr>
        <w:spacing w:after="0" w:line="480" w:lineRule="auto"/>
      </w:pPr>
    </w:p>
    <w:p w:rsidR="004728CF" w:rsidRDefault="0059349E" w:rsidP="0093435C">
      <w:pPr>
        <w:spacing w:after="0" w:line="480" w:lineRule="auto"/>
      </w:pPr>
      <w:r>
        <w:t xml:space="preserve">Environmental studies of ALS are essential for a full understanding of the disease process, development of treatment strategies, and the possibility of prevention in susceptible groups. Without a concerted effort and radical action to take things to a new level, it will be difficult to </w:t>
      </w:r>
      <w:r w:rsidR="00EB3408">
        <w:t>understand and prevent this devastating disease</w:t>
      </w:r>
      <w:r>
        <w:t>.</w:t>
      </w:r>
    </w:p>
    <w:p w:rsidR="001A5DE9" w:rsidRDefault="001A5DE9" w:rsidP="0093435C">
      <w:pPr>
        <w:spacing w:after="0" w:line="480" w:lineRule="auto"/>
      </w:pPr>
    </w:p>
    <w:p w:rsidR="00EB3408" w:rsidRPr="008C2333" w:rsidRDefault="00EB3408" w:rsidP="0093435C">
      <w:pPr>
        <w:pStyle w:val="BodyText"/>
        <w:spacing w:line="480" w:lineRule="auto"/>
        <w:ind w:left="720" w:hanging="720"/>
        <w:rPr>
          <w:rFonts w:asciiTheme="minorHAnsi" w:hAnsiTheme="minorHAnsi" w:cstheme="minorHAnsi"/>
          <w:b w:val="0"/>
          <w:bCs/>
          <w:sz w:val="22"/>
          <w:szCs w:val="22"/>
          <w:lang w:val="en-NZ"/>
        </w:rPr>
      </w:pPr>
    </w:p>
    <w:p w:rsidR="00E92A6A" w:rsidRPr="008C2333" w:rsidRDefault="00E92A6A" w:rsidP="0093435C">
      <w:pPr>
        <w:autoSpaceDE w:val="0"/>
        <w:autoSpaceDN w:val="0"/>
        <w:adjustRightInd w:val="0"/>
        <w:spacing w:after="0" w:line="480" w:lineRule="auto"/>
        <w:ind w:left="720" w:hanging="720"/>
        <w:rPr>
          <w:rFonts w:ascii="Arial" w:hAnsi="Arial" w:cs="Arial"/>
          <w:lang w:eastAsia="en-GB"/>
        </w:rPr>
      </w:pPr>
    </w:p>
    <w:p w:rsidR="00E92A6A" w:rsidRDefault="00E92A6A" w:rsidP="0093435C">
      <w:pPr>
        <w:spacing w:after="0" w:line="480" w:lineRule="auto"/>
        <w:rPr>
          <w:rFonts w:ascii="Calibri" w:hAnsi="Calibri" w:cs="Calibri"/>
          <w:szCs w:val="24"/>
        </w:rPr>
      </w:pPr>
    </w:p>
    <w:p w:rsidR="00780B4E" w:rsidRDefault="00780B4E" w:rsidP="0093435C">
      <w:pPr>
        <w:spacing w:after="0" w:line="480" w:lineRule="auto"/>
        <w:rPr>
          <w:b/>
        </w:rPr>
      </w:pPr>
      <w:r>
        <w:rPr>
          <w:b/>
        </w:rPr>
        <w:br w:type="page"/>
      </w:r>
    </w:p>
    <w:p w:rsidR="00C760F8" w:rsidRPr="00A11E7B" w:rsidRDefault="00A11E7B" w:rsidP="0093435C">
      <w:pPr>
        <w:spacing w:after="0" w:line="480" w:lineRule="auto"/>
        <w:rPr>
          <w:b/>
        </w:rPr>
      </w:pPr>
      <w:r>
        <w:rPr>
          <w:b/>
        </w:rPr>
        <w:lastRenderedPageBreak/>
        <w:t>References</w:t>
      </w:r>
    </w:p>
    <w:p w:rsidR="00C760F8" w:rsidRDefault="00C760F8" w:rsidP="0093435C">
      <w:pPr>
        <w:spacing w:after="0" w:line="480" w:lineRule="auto"/>
      </w:pPr>
    </w:p>
    <w:p w:rsidR="00A11E7B" w:rsidRPr="00A11E7B" w:rsidRDefault="00C760F8" w:rsidP="0093435C">
      <w:pPr>
        <w:pStyle w:val="EndNoteBibliography"/>
        <w:spacing w:after="0" w:line="480" w:lineRule="auto"/>
        <w:ind w:left="720" w:hanging="720"/>
      </w:pPr>
      <w:r>
        <w:fldChar w:fldCharType="begin"/>
      </w:r>
      <w:r>
        <w:instrText xml:space="preserve"> ADDIN EN.REFLIST </w:instrText>
      </w:r>
      <w:r>
        <w:fldChar w:fldCharType="separate"/>
      </w:r>
      <w:r w:rsidR="00A11E7B" w:rsidRPr="00A11E7B">
        <w:t>1.</w:t>
      </w:r>
      <w:r w:rsidR="00A11E7B" w:rsidRPr="00A11E7B">
        <w:tab/>
        <w:t xml:space="preserve">Johnston CA, Stanton BR, Turner MR, Gray R, Blunt AH, Butt D, Ampong MA, Shaw CE, Leigh PN, Al-Chalabi A. Amyotrophic lateral sclerosis in an urban setting: a population based study of inner city London. </w:t>
      </w:r>
      <w:r w:rsidR="00A11E7B" w:rsidRPr="00A11E7B">
        <w:rPr>
          <w:i/>
        </w:rPr>
        <w:t xml:space="preserve">J Neurol </w:t>
      </w:r>
      <w:r w:rsidR="00A11E7B" w:rsidRPr="00A11E7B">
        <w:t>2006;</w:t>
      </w:r>
      <w:r w:rsidR="00A11E7B" w:rsidRPr="00A11E7B">
        <w:rPr>
          <w:b/>
        </w:rPr>
        <w:t>253</w:t>
      </w:r>
      <w:r w:rsidR="00A11E7B" w:rsidRPr="00A11E7B">
        <w:t>(12):1642-3.</w:t>
      </w:r>
    </w:p>
    <w:p w:rsidR="00A11E7B" w:rsidRPr="00A11E7B" w:rsidRDefault="00A11E7B" w:rsidP="0093435C">
      <w:pPr>
        <w:pStyle w:val="EndNoteBibliography"/>
        <w:spacing w:after="0" w:line="480" w:lineRule="auto"/>
        <w:ind w:left="720" w:hanging="720"/>
      </w:pPr>
      <w:r w:rsidRPr="00A11E7B">
        <w:t>2.</w:t>
      </w:r>
      <w:r w:rsidRPr="00A11E7B">
        <w:tab/>
        <w:t xml:space="preserve">Creemers H, Grupstra H, Nollet F, van den Berg LH, Beelen A. Prognostic factors for the course of functional status of patients with ALS: a systematic review. </w:t>
      </w:r>
      <w:r w:rsidRPr="00A11E7B">
        <w:rPr>
          <w:i/>
        </w:rPr>
        <w:t xml:space="preserve">J Neurol </w:t>
      </w:r>
      <w:r w:rsidRPr="00A11E7B">
        <w:t>2015;</w:t>
      </w:r>
      <w:r w:rsidRPr="00A11E7B">
        <w:rPr>
          <w:b/>
        </w:rPr>
        <w:t>262</w:t>
      </w:r>
      <w:r w:rsidRPr="00A11E7B">
        <w:t>(6):1407-23.</w:t>
      </w:r>
    </w:p>
    <w:p w:rsidR="00A11E7B" w:rsidRPr="00A11E7B" w:rsidRDefault="00A11E7B" w:rsidP="0093435C">
      <w:pPr>
        <w:pStyle w:val="EndNoteBibliography"/>
        <w:spacing w:after="0" w:line="480" w:lineRule="auto"/>
        <w:ind w:left="720" w:hanging="720"/>
      </w:pPr>
      <w:r w:rsidRPr="00A11E7B">
        <w:t>3.</w:t>
      </w:r>
      <w:r w:rsidRPr="00A11E7B">
        <w:tab/>
        <w:t xml:space="preserve">Al-Chalabi A, Hardiman O. The epidemiology of ALS: a conspiracy of genes, environment and time. </w:t>
      </w:r>
      <w:r w:rsidRPr="00A11E7B">
        <w:rPr>
          <w:i/>
        </w:rPr>
        <w:t xml:space="preserve">Nat Rev Neurol </w:t>
      </w:r>
      <w:r w:rsidRPr="00A11E7B">
        <w:t>2013;</w:t>
      </w:r>
      <w:r w:rsidRPr="00A11E7B">
        <w:rPr>
          <w:b/>
        </w:rPr>
        <w:t>9</w:t>
      </w:r>
      <w:r w:rsidRPr="00A11E7B">
        <w:t>(11):617-28.</w:t>
      </w:r>
    </w:p>
    <w:p w:rsidR="00A11E7B" w:rsidRPr="00A11E7B" w:rsidRDefault="00A11E7B" w:rsidP="0093435C">
      <w:pPr>
        <w:pStyle w:val="EndNoteBibliography"/>
        <w:spacing w:after="0" w:line="480" w:lineRule="auto"/>
        <w:ind w:left="720" w:hanging="720"/>
      </w:pPr>
      <w:r w:rsidRPr="00A11E7B">
        <w:t>4.</w:t>
      </w:r>
      <w:r w:rsidRPr="00A11E7B">
        <w:tab/>
        <w:t xml:space="preserve">Al-Chalabi A, Fang F, Hanby MF, Leigh PN, Shaw CE, Ye W, Rijsdijk F. An estimate of amyotrophic lateral sclerosis heritability using twin data. </w:t>
      </w:r>
      <w:r w:rsidRPr="00A11E7B">
        <w:rPr>
          <w:i/>
        </w:rPr>
        <w:t xml:space="preserve">J Neurol Neurosurg Psychiatry </w:t>
      </w:r>
      <w:r w:rsidRPr="00A11E7B">
        <w:t>2010;</w:t>
      </w:r>
      <w:r w:rsidRPr="00A11E7B">
        <w:rPr>
          <w:b/>
        </w:rPr>
        <w:t>81</w:t>
      </w:r>
      <w:r w:rsidRPr="00A11E7B">
        <w:t>(12):1324-6.</w:t>
      </w:r>
    </w:p>
    <w:p w:rsidR="00A11E7B" w:rsidRPr="00A11E7B" w:rsidRDefault="00A11E7B" w:rsidP="0093435C">
      <w:pPr>
        <w:pStyle w:val="EndNoteBibliography"/>
        <w:spacing w:after="0" w:line="480" w:lineRule="auto"/>
        <w:ind w:left="720" w:hanging="720"/>
      </w:pPr>
      <w:r w:rsidRPr="00A11E7B">
        <w:t>5.</w:t>
      </w:r>
      <w:r w:rsidRPr="00A11E7B">
        <w:tab/>
        <w:t xml:space="preserve">Vineis P, Pearce NE. Genome-wide association studies may be misinterpreted: genes versus heritability. </w:t>
      </w:r>
      <w:r w:rsidRPr="00A11E7B">
        <w:rPr>
          <w:i/>
        </w:rPr>
        <w:t xml:space="preserve">Carcinogenesis </w:t>
      </w:r>
      <w:r w:rsidRPr="00A11E7B">
        <w:t>2011;</w:t>
      </w:r>
      <w:r w:rsidRPr="00A11E7B">
        <w:rPr>
          <w:b/>
        </w:rPr>
        <w:t>32</w:t>
      </w:r>
      <w:r w:rsidRPr="00A11E7B">
        <w:t>(9):1295-8.</w:t>
      </w:r>
    </w:p>
    <w:p w:rsidR="00A11E7B" w:rsidRPr="00A11E7B" w:rsidRDefault="00A11E7B" w:rsidP="0093435C">
      <w:pPr>
        <w:pStyle w:val="EndNoteBibliography"/>
        <w:spacing w:after="0" w:line="480" w:lineRule="auto"/>
        <w:ind w:left="720" w:hanging="720"/>
      </w:pPr>
      <w:r w:rsidRPr="00A11E7B">
        <w:t>6.</w:t>
      </w:r>
      <w:r w:rsidRPr="00A11E7B">
        <w:tab/>
        <w:t xml:space="preserve">Pearce N. Epidemiology as a population science. </w:t>
      </w:r>
      <w:r w:rsidRPr="00A11E7B">
        <w:rPr>
          <w:i/>
        </w:rPr>
        <w:t xml:space="preserve">Int J Epidemiol </w:t>
      </w:r>
      <w:r w:rsidRPr="00A11E7B">
        <w:t>1999;</w:t>
      </w:r>
      <w:r w:rsidRPr="00A11E7B">
        <w:rPr>
          <w:b/>
        </w:rPr>
        <w:t>28</w:t>
      </w:r>
      <w:r w:rsidRPr="00A11E7B">
        <w:t>(5):S1015-8.</w:t>
      </w:r>
    </w:p>
    <w:p w:rsidR="00A11E7B" w:rsidRPr="00A11E7B" w:rsidRDefault="00A11E7B" w:rsidP="0093435C">
      <w:pPr>
        <w:pStyle w:val="EndNoteBibliography"/>
        <w:spacing w:after="0" w:line="480" w:lineRule="auto"/>
        <w:ind w:left="720" w:hanging="720"/>
      </w:pPr>
      <w:r w:rsidRPr="00A11E7B">
        <w:t>7.</w:t>
      </w:r>
      <w:r w:rsidRPr="00A11E7B">
        <w:tab/>
        <w:t xml:space="preserve">Marin B, Kacem I, Diagana M, Boulesteix M, Gouider R, Preux PM, Couratier P, Tropals C. Juvenile and adult-onset ALS/MND among Africans: incidence, phenotype, survival: a review. </w:t>
      </w:r>
      <w:r w:rsidRPr="00A11E7B">
        <w:rPr>
          <w:i/>
        </w:rPr>
        <w:t xml:space="preserve">Amyotroph Lateral Scler </w:t>
      </w:r>
      <w:r w:rsidRPr="00A11E7B">
        <w:t>2012;</w:t>
      </w:r>
      <w:r w:rsidRPr="00A11E7B">
        <w:rPr>
          <w:b/>
        </w:rPr>
        <w:t>13</w:t>
      </w:r>
      <w:r w:rsidRPr="00A11E7B">
        <w:t>(3):276-83.</w:t>
      </w:r>
    </w:p>
    <w:p w:rsidR="00A11E7B" w:rsidRPr="00A11E7B" w:rsidRDefault="00A11E7B" w:rsidP="0093435C">
      <w:pPr>
        <w:pStyle w:val="EndNoteBibliography"/>
        <w:spacing w:after="0" w:line="480" w:lineRule="auto"/>
        <w:ind w:left="720" w:hanging="720"/>
      </w:pPr>
      <w:r w:rsidRPr="00A11E7B">
        <w:t>8.</w:t>
      </w:r>
      <w:r w:rsidRPr="00A11E7B">
        <w:tab/>
        <w:t xml:space="preserve">Nalini A, Thennarasu K, Gourie-Devi M, Shenoy S, Kulshreshtha D. Clinical characteristics and survival pattern of 1,153 patients with amyotrophic lateral sclerosis: experience over 30 years from India. </w:t>
      </w:r>
      <w:r w:rsidRPr="00A11E7B">
        <w:rPr>
          <w:i/>
        </w:rPr>
        <w:t xml:space="preserve">J Neurol Sci </w:t>
      </w:r>
      <w:r w:rsidRPr="00A11E7B">
        <w:t>2008;</w:t>
      </w:r>
      <w:r w:rsidRPr="00A11E7B">
        <w:rPr>
          <w:b/>
        </w:rPr>
        <w:t>272</w:t>
      </w:r>
      <w:r w:rsidRPr="00A11E7B">
        <w:t>(1-2):60-70.</w:t>
      </w:r>
    </w:p>
    <w:p w:rsidR="00A11E7B" w:rsidRPr="00A11E7B" w:rsidRDefault="00A11E7B" w:rsidP="0093435C">
      <w:pPr>
        <w:pStyle w:val="EndNoteBibliography"/>
        <w:spacing w:after="0" w:line="480" w:lineRule="auto"/>
        <w:ind w:left="720" w:hanging="720"/>
      </w:pPr>
      <w:r w:rsidRPr="00A11E7B">
        <w:t>9.</w:t>
      </w:r>
      <w:r w:rsidRPr="00A11E7B">
        <w:tab/>
        <w:t xml:space="preserve">Pearce N, Kromhout H. Neurodegenerative disease: the next occupational disease epidemic? </w:t>
      </w:r>
      <w:r w:rsidRPr="00A11E7B">
        <w:rPr>
          <w:i/>
        </w:rPr>
        <w:t xml:space="preserve">Occup Environ Med </w:t>
      </w:r>
      <w:r w:rsidRPr="00A11E7B">
        <w:t>2014;</w:t>
      </w:r>
      <w:r w:rsidRPr="00A11E7B">
        <w:rPr>
          <w:b/>
        </w:rPr>
        <w:t>71</w:t>
      </w:r>
      <w:r w:rsidRPr="00A11E7B">
        <w:t>(9):594-5.</w:t>
      </w:r>
    </w:p>
    <w:p w:rsidR="00A11E7B" w:rsidRPr="00A11E7B" w:rsidRDefault="00A11E7B" w:rsidP="0093435C">
      <w:pPr>
        <w:pStyle w:val="EndNoteBibliography"/>
        <w:spacing w:after="0" w:line="480" w:lineRule="auto"/>
        <w:ind w:left="720" w:hanging="720"/>
      </w:pPr>
      <w:r w:rsidRPr="00A11E7B">
        <w:t>10.</w:t>
      </w:r>
      <w:r w:rsidRPr="00A11E7B">
        <w:tab/>
        <w:t xml:space="preserve">Chio A, Benzi G, Dossena M, Mutani R, Mora G. Severely increased risk of amyotrophic lateral sclerosis among Italian professional football players. </w:t>
      </w:r>
      <w:r w:rsidRPr="00A11E7B">
        <w:rPr>
          <w:i/>
        </w:rPr>
        <w:t xml:space="preserve">Brain </w:t>
      </w:r>
      <w:r w:rsidRPr="00A11E7B">
        <w:t>2005;</w:t>
      </w:r>
      <w:r w:rsidRPr="00A11E7B">
        <w:rPr>
          <w:b/>
        </w:rPr>
        <w:t>128</w:t>
      </w:r>
      <w:r w:rsidRPr="00A11E7B">
        <w:t>(Pt 3):472-6.</w:t>
      </w:r>
    </w:p>
    <w:p w:rsidR="00A11E7B" w:rsidRPr="00A11E7B" w:rsidRDefault="00A11E7B" w:rsidP="0093435C">
      <w:pPr>
        <w:pStyle w:val="EndNoteBibliography"/>
        <w:spacing w:after="0" w:line="480" w:lineRule="auto"/>
        <w:ind w:left="720" w:hanging="720"/>
      </w:pPr>
      <w:r w:rsidRPr="00A11E7B">
        <w:lastRenderedPageBreak/>
        <w:t>11.</w:t>
      </w:r>
      <w:r w:rsidRPr="00A11E7B">
        <w:tab/>
        <w:t xml:space="preserve">Pearce N, Gallo V, McElvenny D. Head trauma in sport and neurodegenerative disease: an issue whose time has come? </w:t>
      </w:r>
      <w:r w:rsidRPr="00A11E7B">
        <w:rPr>
          <w:i/>
        </w:rPr>
        <w:t xml:space="preserve">Neurobiol Aging </w:t>
      </w:r>
      <w:r w:rsidRPr="00A11E7B">
        <w:t>2015;</w:t>
      </w:r>
      <w:r w:rsidRPr="00A11E7B">
        <w:rPr>
          <w:b/>
        </w:rPr>
        <w:t>36</w:t>
      </w:r>
      <w:r w:rsidRPr="00A11E7B">
        <w:t>(3):1383-9.</w:t>
      </w:r>
    </w:p>
    <w:p w:rsidR="00A11E7B" w:rsidRPr="00A11E7B" w:rsidRDefault="00A11E7B" w:rsidP="0093435C">
      <w:pPr>
        <w:pStyle w:val="EndNoteBibliography"/>
        <w:spacing w:after="0" w:line="480" w:lineRule="auto"/>
        <w:ind w:left="720" w:hanging="720"/>
      </w:pPr>
      <w:r w:rsidRPr="00A11E7B">
        <w:t>12.</w:t>
      </w:r>
      <w:r w:rsidRPr="00A11E7B">
        <w:tab/>
        <w:t xml:space="preserve">Fournier CN, Gearing M, Upadhyayula SR, Klein M, Glass JD. Head injury does not alter disease progression or neuropathologic outcomes in ALS. </w:t>
      </w:r>
      <w:r w:rsidRPr="00A11E7B">
        <w:rPr>
          <w:i/>
        </w:rPr>
        <w:t xml:space="preserve">Neurology </w:t>
      </w:r>
      <w:r w:rsidRPr="00A11E7B">
        <w:t>2015;</w:t>
      </w:r>
      <w:r w:rsidRPr="00A11E7B">
        <w:rPr>
          <w:b/>
        </w:rPr>
        <w:t>84</w:t>
      </w:r>
      <w:r w:rsidRPr="00A11E7B">
        <w:t>(17):1788-95.</w:t>
      </w:r>
    </w:p>
    <w:p w:rsidR="00A11E7B" w:rsidRPr="00A11E7B" w:rsidRDefault="00A11E7B" w:rsidP="0093435C">
      <w:pPr>
        <w:pStyle w:val="EndNoteBibliography"/>
        <w:spacing w:after="0" w:line="480" w:lineRule="auto"/>
        <w:ind w:left="720" w:hanging="720"/>
      </w:pPr>
      <w:r w:rsidRPr="00A11E7B">
        <w:t>13.</w:t>
      </w:r>
      <w:r w:rsidRPr="00A11E7B">
        <w:tab/>
        <w:t xml:space="preserve">Beard JD, Kamel F. Military service, deployments, and exposures in relation to amyotrophic lateral sclerosis etiology and survival. </w:t>
      </w:r>
      <w:r w:rsidRPr="00A11E7B">
        <w:rPr>
          <w:i/>
        </w:rPr>
        <w:t xml:space="preserve">Epidemiol Rev </w:t>
      </w:r>
      <w:r w:rsidRPr="00A11E7B">
        <w:t>2015;</w:t>
      </w:r>
      <w:r w:rsidRPr="00A11E7B">
        <w:rPr>
          <w:b/>
        </w:rPr>
        <w:t>37</w:t>
      </w:r>
      <w:r w:rsidRPr="00A11E7B">
        <w:t>:55-70.</w:t>
      </w:r>
    </w:p>
    <w:p w:rsidR="00A11E7B" w:rsidRPr="00A11E7B" w:rsidRDefault="00A11E7B" w:rsidP="0093435C">
      <w:pPr>
        <w:pStyle w:val="EndNoteBibliography"/>
        <w:spacing w:after="0" w:line="480" w:lineRule="auto"/>
        <w:ind w:left="720" w:hanging="720"/>
      </w:pPr>
      <w:r w:rsidRPr="00A11E7B">
        <w:t>14.</w:t>
      </w:r>
      <w:r w:rsidRPr="00A11E7B">
        <w:tab/>
        <w:t xml:space="preserve">Pearce N, Checkoway H, Kriebel D. Bias in occupational epidemiology studies. </w:t>
      </w:r>
      <w:r w:rsidRPr="00A11E7B">
        <w:rPr>
          <w:i/>
        </w:rPr>
        <w:t xml:space="preserve">Occup Environ Med </w:t>
      </w:r>
      <w:r w:rsidRPr="00A11E7B">
        <w:t>2007;</w:t>
      </w:r>
      <w:r w:rsidRPr="00A11E7B">
        <w:rPr>
          <w:b/>
        </w:rPr>
        <w:t>64</w:t>
      </w:r>
      <w:r w:rsidRPr="00A11E7B">
        <w:t>(8):562-8.</w:t>
      </w:r>
    </w:p>
    <w:p w:rsidR="00A11E7B" w:rsidRPr="00A11E7B" w:rsidRDefault="00A11E7B" w:rsidP="0093435C">
      <w:pPr>
        <w:pStyle w:val="EndNoteBibliography"/>
        <w:spacing w:after="0" w:line="480" w:lineRule="auto"/>
        <w:ind w:left="720" w:hanging="720"/>
      </w:pPr>
      <w:r w:rsidRPr="00A11E7B">
        <w:t>15.</w:t>
      </w:r>
      <w:r w:rsidRPr="00A11E7B">
        <w:tab/>
        <w:t xml:space="preserve">Abhinav K, Al-Chalabi A, Hortobagyi T, Leigh PN. Electrical injury and amyotrophic lateral sclerosis: a systematic review of the literature. </w:t>
      </w:r>
      <w:r w:rsidRPr="00A11E7B">
        <w:rPr>
          <w:i/>
        </w:rPr>
        <w:t xml:space="preserve">J Neurol Neurosurg Psychiatry </w:t>
      </w:r>
      <w:r w:rsidRPr="00A11E7B">
        <w:t>2007;</w:t>
      </w:r>
      <w:r w:rsidRPr="00A11E7B">
        <w:rPr>
          <w:b/>
        </w:rPr>
        <w:t>78</w:t>
      </w:r>
      <w:r w:rsidRPr="00A11E7B">
        <w:t>(5):450-3.</w:t>
      </w:r>
    </w:p>
    <w:p w:rsidR="00A11E7B" w:rsidRPr="00A11E7B" w:rsidRDefault="00A11E7B" w:rsidP="0093435C">
      <w:pPr>
        <w:pStyle w:val="EndNoteBibliography"/>
        <w:spacing w:after="0" w:line="480" w:lineRule="auto"/>
        <w:ind w:left="720" w:hanging="720"/>
      </w:pPr>
      <w:r w:rsidRPr="00A11E7B">
        <w:t>16.</w:t>
      </w:r>
      <w:r w:rsidRPr="00A11E7B">
        <w:tab/>
        <w:t xml:space="preserve">Al-Chalabi A, Calvo A, Chio A, Colville S, Ellis CM, Hardiman O, Heverin M, Howard RS, Huisman MH, Keren N, Leigh PN, Mazzini L, Mora G, Orrell RW, Rooney J, Scott KM, Scotton WJ, Seelen M, Shaw CE, Sidle KS, Swingler R, Tsuda M, Veldink JH, Visser AE, van den Berg LH, Pearce N. Analysis of amyotrophic lateral sclerosis as a multistep process: a population-based modelling study. </w:t>
      </w:r>
      <w:r w:rsidRPr="00A11E7B">
        <w:rPr>
          <w:i/>
        </w:rPr>
        <w:t xml:space="preserve">Lancet Neurol </w:t>
      </w:r>
      <w:r w:rsidRPr="00A11E7B">
        <w:t>2014;</w:t>
      </w:r>
      <w:r w:rsidRPr="00A11E7B">
        <w:rPr>
          <w:b/>
        </w:rPr>
        <w:t>13</w:t>
      </w:r>
      <w:r w:rsidRPr="00A11E7B">
        <w:t>(11):1108-13.</w:t>
      </w:r>
    </w:p>
    <w:p w:rsidR="00A11E7B" w:rsidRPr="00A11E7B" w:rsidRDefault="00A11E7B" w:rsidP="0093435C">
      <w:pPr>
        <w:pStyle w:val="EndNoteBibliography"/>
        <w:spacing w:after="0" w:line="480" w:lineRule="auto"/>
        <w:ind w:left="720" w:hanging="720"/>
      </w:pPr>
      <w:r w:rsidRPr="00A11E7B">
        <w:t>17.</w:t>
      </w:r>
      <w:r w:rsidRPr="00A11E7B">
        <w:tab/>
        <w:t xml:space="preserve">Smith GD, Ebrahim S. 'Mendelian randomization': can genetic epidemiology contribute to understanding environmental determinants of disease? </w:t>
      </w:r>
      <w:r w:rsidRPr="00A11E7B">
        <w:rPr>
          <w:i/>
        </w:rPr>
        <w:t xml:space="preserve">Int J Epidemiol </w:t>
      </w:r>
      <w:r w:rsidRPr="00A11E7B">
        <w:t>2003;</w:t>
      </w:r>
      <w:r w:rsidRPr="00A11E7B">
        <w:rPr>
          <w:b/>
        </w:rPr>
        <w:t>32</w:t>
      </w:r>
      <w:r w:rsidRPr="00A11E7B">
        <w:t>(1):1-22.</w:t>
      </w:r>
    </w:p>
    <w:p w:rsidR="00A11E7B" w:rsidRPr="00A11E7B" w:rsidRDefault="00A11E7B" w:rsidP="0093435C">
      <w:pPr>
        <w:pStyle w:val="EndNoteBibliography"/>
        <w:spacing w:after="0" w:line="480" w:lineRule="auto"/>
        <w:ind w:left="720" w:hanging="720"/>
      </w:pPr>
      <w:r w:rsidRPr="00A11E7B">
        <w:t>18.</w:t>
      </w:r>
      <w:r w:rsidRPr="00A11E7B">
        <w:tab/>
        <w:t xml:space="preserve">Relton CL, Davey Smith G. Two-step epigenetic Mendelian randomization: a strategy for establishing the causal role of epigenetic processes in pathways to disease. </w:t>
      </w:r>
      <w:r w:rsidRPr="00A11E7B">
        <w:rPr>
          <w:i/>
        </w:rPr>
        <w:t xml:space="preserve">Int J Epidemiol </w:t>
      </w:r>
      <w:r w:rsidRPr="00A11E7B">
        <w:t>2012;</w:t>
      </w:r>
      <w:r w:rsidRPr="00A11E7B">
        <w:rPr>
          <w:b/>
        </w:rPr>
        <w:t>41</w:t>
      </w:r>
      <w:r w:rsidRPr="00A11E7B">
        <w:t>(1):161-76.</w:t>
      </w:r>
    </w:p>
    <w:p w:rsidR="00A11E7B" w:rsidRPr="00A11E7B" w:rsidRDefault="00A11E7B" w:rsidP="0093435C">
      <w:pPr>
        <w:pStyle w:val="EndNoteBibliography"/>
        <w:spacing w:after="0" w:line="480" w:lineRule="auto"/>
        <w:ind w:left="720" w:hanging="720"/>
      </w:pPr>
      <w:r w:rsidRPr="00A11E7B">
        <w:t>19.</w:t>
      </w:r>
      <w:r w:rsidRPr="00A11E7B">
        <w:tab/>
        <w:t xml:space="preserve">Huang J, Ellinghaus D, Franke A, Howie B, Li Y. 1000 Genomes-based imputation identifies novel and refined associations for the Wellcome Trust Case Control Consortium phase 1 Data. </w:t>
      </w:r>
      <w:r w:rsidRPr="00A11E7B">
        <w:rPr>
          <w:i/>
        </w:rPr>
        <w:t xml:space="preserve">Eur J Hum Genet </w:t>
      </w:r>
      <w:r w:rsidRPr="00A11E7B">
        <w:t>2012;</w:t>
      </w:r>
      <w:r w:rsidRPr="00A11E7B">
        <w:rPr>
          <w:b/>
        </w:rPr>
        <w:t>20</w:t>
      </w:r>
      <w:r w:rsidRPr="00A11E7B">
        <w:t>(7):801-5.</w:t>
      </w:r>
    </w:p>
    <w:p w:rsidR="00A11E7B" w:rsidRPr="00A11E7B" w:rsidRDefault="00A11E7B" w:rsidP="0093435C">
      <w:pPr>
        <w:pStyle w:val="EndNoteBibliography"/>
        <w:spacing w:after="0" w:line="480" w:lineRule="auto"/>
        <w:ind w:left="720" w:hanging="720"/>
      </w:pPr>
      <w:r w:rsidRPr="00A11E7B">
        <w:lastRenderedPageBreak/>
        <w:t>20.</w:t>
      </w:r>
      <w:r w:rsidRPr="00A11E7B">
        <w:tab/>
        <w:t xml:space="preserve">Wild CP. Complementing the genome with an "exposome": the outstanding challenge of environmental exposure measurement in molecular epidemiology. </w:t>
      </w:r>
      <w:r w:rsidRPr="00A11E7B">
        <w:rPr>
          <w:i/>
        </w:rPr>
        <w:t xml:space="preserve">Cancer Epidemiol Biomarkers Prev </w:t>
      </w:r>
      <w:r w:rsidRPr="00A11E7B">
        <w:t>2005;</w:t>
      </w:r>
      <w:r w:rsidRPr="00A11E7B">
        <w:rPr>
          <w:b/>
        </w:rPr>
        <w:t>14</w:t>
      </w:r>
      <w:r w:rsidRPr="00A11E7B">
        <w:t>(8):1847-50.</w:t>
      </w:r>
    </w:p>
    <w:p w:rsidR="00E20B28" w:rsidRDefault="00C760F8" w:rsidP="0093435C">
      <w:pPr>
        <w:spacing w:after="0" w:line="480" w:lineRule="auto"/>
      </w:pPr>
      <w:r>
        <w:fldChar w:fldCharType="end"/>
      </w:r>
    </w:p>
    <w:sectPr w:rsidR="00E20B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s2pa0retsf22eppdzpwtx8arze2faeefxt&quot;&gt;Epi Editorial&lt;record-ids&gt;&lt;item&gt;1&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3460E5"/>
    <w:rsid w:val="00073B24"/>
    <w:rsid w:val="00081CDD"/>
    <w:rsid w:val="000A6947"/>
    <w:rsid w:val="000C377C"/>
    <w:rsid w:val="00100C92"/>
    <w:rsid w:val="00180854"/>
    <w:rsid w:val="0018587E"/>
    <w:rsid w:val="001A5DE9"/>
    <w:rsid w:val="001D10D0"/>
    <w:rsid w:val="00273113"/>
    <w:rsid w:val="002854A7"/>
    <w:rsid w:val="002A272D"/>
    <w:rsid w:val="002D4885"/>
    <w:rsid w:val="003460E5"/>
    <w:rsid w:val="003F4954"/>
    <w:rsid w:val="0045131F"/>
    <w:rsid w:val="004728CF"/>
    <w:rsid w:val="004B2A5B"/>
    <w:rsid w:val="004C5228"/>
    <w:rsid w:val="0053620E"/>
    <w:rsid w:val="00575EB6"/>
    <w:rsid w:val="0059349E"/>
    <w:rsid w:val="005C01B7"/>
    <w:rsid w:val="00661AD4"/>
    <w:rsid w:val="006C4C16"/>
    <w:rsid w:val="00767B9F"/>
    <w:rsid w:val="00780B4E"/>
    <w:rsid w:val="007A64F9"/>
    <w:rsid w:val="00830625"/>
    <w:rsid w:val="0085645F"/>
    <w:rsid w:val="008C2333"/>
    <w:rsid w:val="0093435C"/>
    <w:rsid w:val="0093477C"/>
    <w:rsid w:val="0094651A"/>
    <w:rsid w:val="00956C53"/>
    <w:rsid w:val="0098423D"/>
    <w:rsid w:val="009D17D9"/>
    <w:rsid w:val="00A11E7B"/>
    <w:rsid w:val="00A852AE"/>
    <w:rsid w:val="00AC7269"/>
    <w:rsid w:val="00AF58E1"/>
    <w:rsid w:val="00B250B0"/>
    <w:rsid w:val="00B57EA9"/>
    <w:rsid w:val="00B63C7A"/>
    <w:rsid w:val="00B80637"/>
    <w:rsid w:val="00B826E8"/>
    <w:rsid w:val="00B879CA"/>
    <w:rsid w:val="00BA4AE2"/>
    <w:rsid w:val="00BD3D3E"/>
    <w:rsid w:val="00BE730C"/>
    <w:rsid w:val="00C11F86"/>
    <w:rsid w:val="00C760F8"/>
    <w:rsid w:val="00CD1663"/>
    <w:rsid w:val="00CF5C32"/>
    <w:rsid w:val="00D065E6"/>
    <w:rsid w:val="00DD2F7F"/>
    <w:rsid w:val="00DE3E38"/>
    <w:rsid w:val="00E16C5F"/>
    <w:rsid w:val="00E20B28"/>
    <w:rsid w:val="00E21E7F"/>
    <w:rsid w:val="00E32179"/>
    <w:rsid w:val="00E64F6D"/>
    <w:rsid w:val="00E7353B"/>
    <w:rsid w:val="00E92A6A"/>
    <w:rsid w:val="00EB32CE"/>
    <w:rsid w:val="00EB3408"/>
    <w:rsid w:val="00F04170"/>
    <w:rsid w:val="00F23935"/>
    <w:rsid w:val="00F34402"/>
    <w:rsid w:val="00F36FD7"/>
    <w:rsid w:val="00F84F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40253DD-C4B7-4709-9280-68181D279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2A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2A6A"/>
    <w:rPr>
      <w:rFonts w:ascii="Segoe UI" w:hAnsi="Segoe UI" w:cs="Segoe UI"/>
      <w:sz w:val="18"/>
      <w:szCs w:val="18"/>
    </w:rPr>
  </w:style>
  <w:style w:type="paragraph" w:styleId="BodyText">
    <w:name w:val="Body Text"/>
    <w:basedOn w:val="Normal"/>
    <w:link w:val="BodyTextChar"/>
    <w:rsid w:val="00273113"/>
    <w:pPr>
      <w:spacing w:after="0" w:line="240" w:lineRule="auto"/>
    </w:pPr>
    <w:rPr>
      <w:rFonts w:ascii="Cambria" w:eastAsia="Cambria" w:hAnsi="Cambria" w:cs="Cambria"/>
      <w:b/>
      <w:sz w:val="24"/>
      <w:szCs w:val="20"/>
      <w:lang w:val="en-AU"/>
    </w:rPr>
  </w:style>
  <w:style w:type="character" w:customStyle="1" w:styleId="BodyTextChar">
    <w:name w:val="Body Text Char"/>
    <w:basedOn w:val="DefaultParagraphFont"/>
    <w:link w:val="BodyText"/>
    <w:rsid w:val="00273113"/>
    <w:rPr>
      <w:rFonts w:ascii="Cambria" w:eastAsia="Cambria" w:hAnsi="Cambria" w:cs="Cambria"/>
      <w:b/>
      <w:sz w:val="24"/>
      <w:szCs w:val="20"/>
      <w:lang w:val="en-AU"/>
    </w:rPr>
  </w:style>
  <w:style w:type="character" w:styleId="Hyperlink">
    <w:name w:val="Hyperlink"/>
    <w:basedOn w:val="DefaultParagraphFont"/>
    <w:uiPriority w:val="99"/>
    <w:unhideWhenUsed/>
    <w:rsid w:val="00F84F70"/>
    <w:rPr>
      <w:color w:val="0000FF" w:themeColor="hyperlink"/>
      <w:u w:val="single"/>
    </w:rPr>
  </w:style>
  <w:style w:type="paragraph" w:customStyle="1" w:styleId="EndNoteBibliographyTitle">
    <w:name w:val="EndNote Bibliography Title"/>
    <w:basedOn w:val="Normal"/>
    <w:link w:val="EndNoteBibliographyTitleChar"/>
    <w:rsid w:val="00E20B28"/>
    <w:pPr>
      <w:spacing w:after="0"/>
      <w:jc w:val="center"/>
    </w:pPr>
    <w:rPr>
      <w:rFonts w:ascii="Calibri" w:hAnsi="Calibri"/>
      <w:noProof/>
      <w:lang w:val="en-US"/>
    </w:rPr>
  </w:style>
  <w:style w:type="character" w:customStyle="1" w:styleId="EndNoteBibliographyTitleChar">
    <w:name w:val="EndNote Bibliography Title Char"/>
    <w:basedOn w:val="BodyTextChar"/>
    <w:link w:val="EndNoteBibliographyTitle"/>
    <w:rsid w:val="00E20B28"/>
    <w:rPr>
      <w:rFonts w:ascii="Calibri" w:eastAsia="Cambria" w:hAnsi="Calibri" w:cs="Cambria"/>
      <w:b w:val="0"/>
      <w:noProof/>
      <w:sz w:val="24"/>
      <w:szCs w:val="20"/>
      <w:lang w:val="en-US"/>
    </w:rPr>
  </w:style>
  <w:style w:type="paragraph" w:customStyle="1" w:styleId="EndNoteBibliography">
    <w:name w:val="EndNote Bibliography"/>
    <w:basedOn w:val="Normal"/>
    <w:link w:val="EndNoteBibliographyChar"/>
    <w:rsid w:val="00E20B28"/>
    <w:pPr>
      <w:spacing w:line="240" w:lineRule="auto"/>
    </w:pPr>
    <w:rPr>
      <w:rFonts w:ascii="Calibri" w:hAnsi="Calibri"/>
      <w:noProof/>
      <w:lang w:val="en-US"/>
    </w:rPr>
  </w:style>
  <w:style w:type="character" w:customStyle="1" w:styleId="EndNoteBibliographyChar">
    <w:name w:val="EndNote Bibliography Char"/>
    <w:basedOn w:val="BodyTextChar"/>
    <w:link w:val="EndNoteBibliography"/>
    <w:rsid w:val="00E20B28"/>
    <w:rPr>
      <w:rFonts w:ascii="Calibri" w:eastAsia="Cambria" w:hAnsi="Calibri" w:cs="Cambria"/>
      <w:b w:val="0"/>
      <w:noProof/>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3371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alsod.iop.kcl.ac.uk" TargetMode="External"/><Relationship Id="rId5" Type="http://schemas.openxmlformats.org/officeDocument/2006/relationships/hyperlink" Target="http://www.jpnd.eu/" TargetMode="External"/><Relationship Id="rId4" Type="http://schemas.openxmlformats.org/officeDocument/2006/relationships/hyperlink" Target="mailto:ammar.al-chalabi@k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5977</Words>
  <Characters>34075</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39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Chalabi, Ammar</dc:creator>
  <cp:lastModifiedBy>Neil Pearce</cp:lastModifiedBy>
  <cp:revision>3</cp:revision>
  <dcterms:created xsi:type="dcterms:W3CDTF">2015-07-29T08:48:00Z</dcterms:created>
  <dcterms:modified xsi:type="dcterms:W3CDTF">2015-07-29T08:48:00Z</dcterms:modified>
</cp:coreProperties>
</file>